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454785E9"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29CCC6BA" w:rsidR="005A0D90" w:rsidRPr="000D14B3" w:rsidRDefault="002357CF" w:rsidP="00E7142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proofErr w:type="spellStart"/>
      <w:r w:rsidR="00F439F4" w:rsidRPr="000D14B3">
        <w:t>Chilko</w:t>
      </w:r>
      <w:proofErr w:type="spellEnd"/>
      <w:r w:rsidR="00F439F4" w:rsidRPr="000D14B3">
        <w:t xml:space="preserve"> Lake, British Columbia, Canada,</w:t>
      </w:r>
      <w:r w:rsidR="000524EE" w:rsidRPr="000D14B3">
        <w:t xml:space="preserve"> large-scale telemetry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losely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commentRangeStart w:id="0"/>
      <w:r w:rsidR="00673BF2" w:rsidRPr="000D14B3">
        <w:t>upstream o</w:t>
      </w:r>
      <w:commentRangeEnd w:id="0"/>
      <w:r w:rsidR="00315287">
        <w:rPr>
          <w:rStyle w:val="CommentReference"/>
          <w:rFonts w:ascii="Arial" w:eastAsia="Arial" w:hAnsi="Arial" w:cs="Arial"/>
          <w:lang w:val="en"/>
        </w:rPr>
        <w:commentReference w:id="0"/>
      </w:r>
      <w:r w:rsidR="00673BF2" w:rsidRPr="000D14B3">
        <w:t>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mon smolts affect the behavior of Bull Trout and are important to this predator’s ecology</w:t>
      </w:r>
      <w:r w:rsidR="00873435" w:rsidRPr="000D14B3">
        <w:t xml:space="preserve">, </w:t>
      </w:r>
      <w:r w:rsidR="005A0D90" w:rsidRPr="000D14B3">
        <w:t xml:space="preserve">and provides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r w:rsidR="00C80235" w:rsidRPr="000D14B3">
        <w:t>.</w:t>
      </w:r>
    </w:p>
    <w:p w14:paraId="30B53DA2" w14:textId="77777777" w:rsidR="00BF7F33" w:rsidRPr="000D14B3" w:rsidRDefault="00BF7F33" w:rsidP="00E71425">
      <w:pPr>
        <w:spacing w:line="480" w:lineRule="auto"/>
      </w:pPr>
    </w:p>
    <w:p w14:paraId="335566FB" w14:textId="2D5F1067" w:rsidR="00AE3472" w:rsidRDefault="00AE3472" w:rsidP="00074367">
      <w:pPr>
        <w:pStyle w:val="Heading1"/>
        <w:rPr>
          <w:rFonts w:ascii="Times New Roman" w:hAnsi="Times New Roman" w:cs="Times New Roman"/>
          <w:sz w:val="24"/>
          <w:szCs w:val="24"/>
        </w:rPr>
      </w:pPr>
    </w:p>
    <w:p w14:paraId="72D0E255" w14:textId="014F4F65" w:rsidR="00A743A5" w:rsidRDefault="00A743A5" w:rsidP="00074367">
      <w:pPr>
        <w:pStyle w:val="Heading1"/>
      </w:pPr>
    </w:p>
    <w:p w14:paraId="5AA57BD4" w14:textId="4C23F017" w:rsidR="005C68A1" w:rsidRDefault="005C68A1" w:rsidP="005C68A1"/>
    <w:p w14:paraId="19BE6FF2" w14:textId="79366885" w:rsidR="005C68A1" w:rsidRDefault="005C68A1" w:rsidP="005C68A1"/>
    <w:p w14:paraId="3754B638" w14:textId="42275CC4" w:rsidR="005C68A1" w:rsidRDefault="005C68A1" w:rsidP="005C68A1"/>
    <w:p w14:paraId="7B1EACC2" w14:textId="77777777" w:rsidR="005C68A1" w:rsidRPr="005C68A1" w:rsidRDefault="005C68A1" w:rsidP="005C68A1"/>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18A96C81" w14:textId="17CE4F84" w:rsidR="00740254" w:rsidRPr="00403DF8" w:rsidRDefault="00B04366" w:rsidP="00277F7F">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277F7F">
        <w:rPr>
          <w:rFonts w:ascii="Times New Roman" w:hAnsi="Times New Roman" w:cs="Times New Roman"/>
          <w:iCs/>
          <w:color w:val="202122"/>
          <w:sz w:val="24"/>
          <w:szCs w:val="24"/>
        </w:rPr>
        <w:t>economically</w:t>
      </w:r>
      <w:r w:rsidR="00D05369">
        <w:rPr>
          <w:rFonts w:ascii="Times New Roman" w:hAnsi="Times New Roman" w:cs="Times New Roman"/>
          <w:iCs/>
          <w:color w:val="202122"/>
          <w:sz w:val="24"/>
          <w:szCs w:val="24"/>
        </w:rPr>
        <w:t>,</w:t>
      </w:r>
      <w:r w:rsidR="00A86EB6">
        <w:rPr>
          <w:rFonts w:ascii="Times New Roman" w:hAnsi="Times New Roman" w:cs="Times New Roman"/>
          <w:iCs/>
          <w:color w:val="202122"/>
          <w:sz w:val="24"/>
          <w:szCs w:val="24"/>
        </w:rPr>
        <w:t xml:space="preserve"> </w:t>
      </w:r>
      <w:r w:rsidR="00782F5F">
        <w:rPr>
          <w:rFonts w:ascii="Times New Roman" w:hAnsi="Times New Roman" w:cs="Times New Roman"/>
          <w:iCs/>
          <w:color w:val="202122"/>
          <w:sz w:val="24"/>
          <w:szCs w:val="24"/>
        </w:rPr>
        <w:t>ecologically</w:t>
      </w:r>
      <w:r w:rsidR="00A86EB6">
        <w:rPr>
          <w:rFonts w:ascii="Times New Roman" w:hAnsi="Times New Roman" w:cs="Times New Roman"/>
          <w:iCs/>
          <w:color w:val="202122"/>
          <w:sz w:val="24"/>
          <w:szCs w:val="24"/>
        </w:rPr>
        <w:t>,</w:t>
      </w:r>
      <w:r w:rsidR="00D05369">
        <w:rPr>
          <w:rFonts w:ascii="Times New Roman" w:hAnsi="Times New Roman" w:cs="Times New Roman"/>
          <w:iCs/>
          <w:color w:val="202122"/>
          <w:sz w:val="24"/>
          <w:szCs w:val="24"/>
        </w:rPr>
        <w:t xml:space="preserve"> and culturally valuable</w:t>
      </w:r>
      <w:r w:rsidR="00DA1324" w:rsidRPr="00E02A17">
        <w:rPr>
          <w:rFonts w:ascii="Times New Roman" w:hAnsi="Times New Roman" w:cs="Times New Roman"/>
          <w:iCs/>
          <w:color w:val="202122"/>
          <w:sz w:val="24"/>
          <w:szCs w:val="24"/>
        </w:rPr>
        <w:t xml:space="preserve">. </w:t>
      </w:r>
      <w:commentRangeStart w:id="1"/>
      <w:r w:rsidR="00BF3EB2">
        <w:rPr>
          <w:rFonts w:ascii="Times New Roman" w:hAnsi="Times New Roman" w:cs="Times New Roman"/>
          <w:iCs/>
          <w:color w:val="202122"/>
          <w:sz w:val="24"/>
          <w:szCs w:val="24"/>
        </w:rPr>
        <w:t xml:space="preserve">Specifically, </w:t>
      </w:r>
      <w:r w:rsidR="001616FB">
        <w:rPr>
          <w:rFonts w:ascii="Times New Roman" w:hAnsi="Times New Roman" w:cs="Times New Roman"/>
          <w:iCs/>
          <w:color w:val="202122"/>
          <w:sz w:val="24"/>
          <w:szCs w:val="24"/>
        </w:rPr>
        <w:t>Pacific Salmon</w:t>
      </w:r>
      <w:r w:rsidR="00BD094E" w:rsidRPr="00BD094E">
        <w:rPr>
          <w:rFonts w:ascii="Times New Roman" w:hAnsi="Times New Roman" w:cs="Times New Roman"/>
          <w:sz w:val="24"/>
          <w:szCs w:val="24"/>
        </w:rPr>
        <w:t xml:space="preserve"> </w:t>
      </w:r>
      <w:r w:rsidR="00074776">
        <w:rPr>
          <w:rFonts w:ascii="Times New Roman" w:hAnsi="Times New Roman" w:cs="Times New Roman"/>
          <w:sz w:val="24"/>
          <w:szCs w:val="24"/>
        </w:rPr>
        <w:t>contribute</w:t>
      </w:r>
      <w:r w:rsidR="00BD094E">
        <w:rPr>
          <w:rFonts w:ascii="Times New Roman" w:hAnsi="Times New Roman" w:cs="Times New Roman"/>
          <w:sz w:val="24"/>
          <w:szCs w:val="24"/>
        </w:rPr>
        <w:t xml:space="preserve"> approximately $</w:t>
      </w:r>
      <w:commentRangeStart w:id="2"/>
      <w:r w:rsidR="00BD094E">
        <w:rPr>
          <w:rFonts w:ascii="Times New Roman" w:hAnsi="Times New Roman" w:cs="Times New Roman"/>
          <w:sz w:val="24"/>
          <w:szCs w:val="24"/>
        </w:rPr>
        <w:t xml:space="preserve">2850 million in </w:t>
      </w:r>
      <w:commentRangeEnd w:id="2"/>
      <w:r w:rsidR="00315287">
        <w:rPr>
          <w:rStyle w:val="CommentReference"/>
        </w:rPr>
        <w:commentReference w:id="2"/>
      </w:r>
      <w:r w:rsidR="00BD094E">
        <w:rPr>
          <w:rFonts w:ascii="Times New Roman" w:hAnsi="Times New Roman" w:cs="Times New Roman"/>
          <w:sz w:val="24"/>
          <w:szCs w:val="24"/>
        </w:rPr>
        <w:t>GDP</w:t>
      </w:r>
      <w:r w:rsidR="0097615A">
        <w:rPr>
          <w:rFonts w:ascii="Times New Roman" w:hAnsi="Times New Roman" w:cs="Times New Roman"/>
          <w:sz w:val="24"/>
          <w:szCs w:val="24"/>
        </w:rPr>
        <w:t xml:space="preserve"> </w:t>
      </w:r>
      <w:r w:rsidR="001153CD">
        <w:rPr>
          <w:rFonts w:ascii="Times New Roman" w:hAnsi="Times New Roman" w:cs="Times New Roman"/>
          <w:sz w:val="24"/>
          <w:szCs w:val="24"/>
        </w:rPr>
        <w:t>to</w:t>
      </w:r>
      <w:r w:rsidR="0097615A">
        <w:rPr>
          <w:rFonts w:ascii="Times New Roman" w:hAnsi="Times New Roman" w:cs="Times New Roman"/>
          <w:sz w:val="24"/>
          <w:szCs w:val="24"/>
        </w:rPr>
        <w:t xml:space="preserve"> the Pacific Northwest Salmon 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1268DA">
        <w:rPr>
          <w:rFonts w:ascii="Times New Roman" w:hAnsi="Times New Roman" w:cs="Times New Roman"/>
          <w:iCs/>
          <w:color w:val="202122"/>
          <w:sz w:val="24"/>
          <w:szCs w:val="24"/>
        </w:rPr>
        <w:t xml:space="preserve">,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 xml:space="preserve">adult salmon carcasses contribute significant sources of nutrients 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habitats</w:t>
      </w:r>
      <w:r w:rsidR="00F9387A">
        <w:rPr>
          <w:rFonts w:ascii="Times New Roman" w:hAnsi="Times New Roman" w:cs="Times New Roman"/>
          <w:iCs/>
          <w:color w:val="202122"/>
          <w:sz w:val="24"/>
          <w:szCs w:val="24"/>
        </w:rPr>
        <w:t xml:space="preserve">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277F7F">
        <w:rPr>
          <w:rFonts w:ascii="Times New Roman" w:hAnsi="Times New Roman" w:cs="Times New Roman"/>
          <w:sz w:val="24"/>
          <w:szCs w:val="24"/>
        </w:rPr>
        <w:t>,</w:t>
      </w:r>
      <w:r w:rsidR="00357340">
        <w:rPr>
          <w:rFonts w:ascii="Times New Roman" w:hAnsi="Times New Roman" w:cs="Times New Roman"/>
          <w:iCs/>
          <w:color w:val="202122"/>
          <w:sz w:val="24"/>
          <w:szCs w:val="24"/>
        </w:rPr>
        <w:t xml:space="preserve"> and are integral</w:t>
      </w:r>
      <w:r w:rsidR="00CD2A72">
        <w:rPr>
          <w:rFonts w:ascii="Times New Roman" w:hAnsi="Times New Roman" w:cs="Times New Roman"/>
          <w:iCs/>
          <w:color w:val="202122"/>
          <w:sz w:val="24"/>
          <w:szCs w:val="24"/>
        </w:rPr>
        <w:t xml:space="preserve"> to the culture, livelihoods, and identity </w:t>
      </w:r>
      <w:del w:id="3" w:author="Healy, Stephen" w:date="2022-04-14T14:14:00Z">
        <w:r w:rsidR="00CD2A72" w:rsidDel="00315287">
          <w:rPr>
            <w:rFonts w:ascii="Times New Roman" w:hAnsi="Times New Roman" w:cs="Times New Roman"/>
            <w:iCs/>
            <w:color w:val="202122"/>
            <w:sz w:val="24"/>
            <w:szCs w:val="24"/>
          </w:rPr>
          <w:delText>of the Pacific</w:delText>
        </w:r>
      </w:del>
      <w:ins w:id="4" w:author="Healy, Stephen" w:date="2022-04-14T14:14:00Z">
        <w:r w:rsidR="00315287">
          <w:rPr>
            <w:rFonts w:ascii="Times New Roman" w:hAnsi="Times New Roman" w:cs="Times New Roman"/>
            <w:iCs/>
            <w:color w:val="202122"/>
            <w:sz w:val="24"/>
            <w:szCs w:val="24"/>
          </w:rPr>
          <w:t>of</w:t>
        </w:r>
      </w:ins>
      <w:r w:rsidR="00CD2A72">
        <w:rPr>
          <w:rFonts w:ascii="Times New Roman" w:hAnsi="Times New Roman" w:cs="Times New Roman"/>
          <w:iCs/>
          <w:color w:val="202122"/>
          <w:sz w:val="24"/>
          <w:szCs w:val="24"/>
        </w:rPr>
        <w:t xml:space="preserve"> First Nations</w:t>
      </w:r>
      <w:commentRangeEnd w:id="1"/>
      <w:r w:rsidR="00315287">
        <w:rPr>
          <w:rStyle w:val="CommentReference"/>
        </w:rPr>
        <w:commentReference w:id="1"/>
      </w:r>
      <w:r w:rsidR="00964E46">
        <w:rPr>
          <w:rFonts w:ascii="Times New Roman" w:hAnsi="Times New Roman" w:cs="Times New Roman"/>
          <w:iCs/>
          <w:color w:val="202122"/>
          <w:sz w:val="24"/>
          <w:szCs w:val="24"/>
        </w:rPr>
        <w:t>.</w:t>
      </w:r>
      <w:r w:rsidR="00276BD0">
        <w:rPr>
          <w:rFonts w:ascii="Times New Roman" w:hAnsi="Times New Roman" w:cs="Times New Roman"/>
          <w:iCs/>
          <w:color w:val="202122"/>
          <w:sz w:val="24"/>
          <w:szCs w:val="24"/>
        </w:rPr>
        <w:t xml:space="preserve"> </w:t>
      </w:r>
      <w:commentRangeStart w:id="5"/>
      <w:ins w:id="6" w:author="Healy, Stephen" w:date="2022-04-14T14:16:00Z">
        <w:r w:rsidR="00315287">
          <w:rPr>
            <w:rFonts w:ascii="Times New Roman" w:hAnsi="Times New Roman" w:cs="Times New Roman"/>
            <w:iCs/>
            <w:color w:val="202122"/>
            <w:sz w:val="24"/>
            <w:szCs w:val="24"/>
          </w:rPr>
          <w:t xml:space="preserve">After rearing in freshwater, </w:t>
        </w:r>
      </w:ins>
      <w:del w:id="7" w:author="Healy, Stephen" w:date="2022-04-14T14:16:00Z">
        <w:r w:rsidR="007F7941" w:rsidRPr="000D14B3" w:rsidDel="00315287">
          <w:rPr>
            <w:rFonts w:ascii="Times New Roman" w:hAnsi="Times New Roman" w:cs="Times New Roman"/>
            <w:sz w:val="24"/>
            <w:szCs w:val="24"/>
          </w:rPr>
          <w:delText>Juvenile</w:delText>
        </w:r>
        <w:r w:rsidR="00256493" w:rsidRPr="00E02A17" w:rsidDel="00315287">
          <w:rPr>
            <w:rFonts w:ascii="Times New Roman" w:hAnsi="Times New Roman" w:cs="Times New Roman"/>
            <w:sz w:val="24"/>
            <w:szCs w:val="24"/>
          </w:rPr>
          <w:delText xml:space="preserve"> </w:delText>
        </w:r>
      </w:del>
      <w:ins w:id="8" w:author="Healy, Stephen" w:date="2022-04-14T14:16:00Z">
        <w:r w:rsidR="00315287">
          <w:rPr>
            <w:rFonts w:ascii="Times New Roman" w:hAnsi="Times New Roman" w:cs="Times New Roman"/>
            <w:sz w:val="24"/>
            <w:szCs w:val="24"/>
          </w:rPr>
          <w:t>j</w:t>
        </w:r>
        <w:r w:rsidR="00315287" w:rsidRPr="000D14B3">
          <w:rPr>
            <w:rFonts w:ascii="Times New Roman" w:hAnsi="Times New Roman" w:cs="Times New Roman"/>
            <w:sz w:val="24"/>
            <w:szCs w:val="24"/>
          </w:rPr>
          <w:t>uvenile</w:t>
        </w:r>
        <w:r w:rsidR="00315287" w:rsidRPr="00E02A17">
          <w:rPr>
            <w:rFonts w:ascii="Times New Roman" w:hAnsi="Times New Roman" w:cs="Times New Roman"/>
            <w:sz w:val="24"/>
            <w:szCs w:val="24"/>
          </w:rPr>
          <w:t xml:space="preserve"> </w:t>
        </w:r>
        <w:commentRangeEnd w:id="5"/>
        <w:r w:rsidR="00315287">
          <w:rPr>
            <w:rStyle w:val="CommentReference"/>
          </w:rPr>
          <w:commentReference w:id="5"/>
        </w:r>
      </w:ins>
      <w:r w:rsidR="00256493" w:rsidRPr="00E02A17">
        <w:rPr>
          <w:rFonts w:ascii="Times New Roman" w:hAnsi="Times New Roman" w:cs="Times New Roman"/>
          <w:sz w:val="24"/>
          <w:szCs w:val="24"/>
        </w:rPr>
        <w:t xml:space="preserve">salmon begin their downstream migration </w:t>
      </w:r>
      <w:del w:id="9" w:author="Healy, Stephen" w:date="2022-04-14T14:15:00Z">
        <w:r w:rsidR="00256493" w:rsidRPr="00E02A17" w:rsidDel="00315287">
          <w:rPr>
            <w:rFonts w:ascii="Times New Roman" w:hAnsi="Times New Roman" w:cs="Times New Roman"/>
            <w:sz w:val="24"/>
            <w:szCs w:val="24"/>
          </w:rPr>
          <w:delText xml:space="preserve">into </w:delText>
        </w:r>
      </w:del>
      <w:ins w:id="10" w:author="Healy, Stephen" w:date="2022-04-14T14:15:00Z">
        <w:r w:rsidR="00315287">
          <w:rPr>
            <w:rFonts w:ascii="Times New Roman" w:hAnsi="Times New Roman" w:cs="Times New Roman"/>
            <w:sz w:val="24"/>
            <w:szCs w:val="24"/>
          </w:rPr>
          <w:t>to</w:t>
        </w:r>
        <w:r w:rsidR="00315287" w:rsidRPr="00E02A17">
          <w:rPr>
            <w:rFonts w:ascii="Times New Roman" w:hAnsi="Times New Roman" w:cs="Times New Roman"/>
            <w:sz w:val="24"/>
            <w:szCs w:val="24"/>
          </w:rPr>
          <w:t xml:space="preserve"> </w:t>
        </w:r>
      </w:ins>
      <w:r w:rsidR="00256493" w:rsidRPr="00E02A17">
        <w:rPr>
          <w:rFonts w:ascii="Times New Roman" w:hAnsi="Times New Roman" w:cs="Times New Roman"/>
          <w:sz w:val="24"/>
          <w:szCs w:val="24"/>
        </w:rPr>
        <w:t xml:space="preserve">the open ocean, </w:t>
      </w:r>
      <w:r w:rsidR="0063036C" w:rsidRPr="000D14B3">
        <w:rPr>
          <w:rFonts w:ascii="Times New Roman" w:hAnsi="Times New Roman" w:cs="Times New Roman"/>
          <w:sz w:val="24"/>
          <w:szCs w:val="24"/>
        </w:rPr>
        <w:t>and</w:t>
      </w:r>
      <w:r w:rsidR="0063036C" w:rsidRPr="00E02A17">
        <w:rPr>
          <w:rFonts w:ascii="Times New Roman" w:hAnsi="Times New Roman" w:cs="Times New Roman"/>
          <w:sz w:val="24"/>
          <w:szCs w:val="24"/>
        </w:rPr>
        <w:t xml:space="preserve"> </w:t>
      </w:r>
      <w:r w:rsidR="00256493" w:rsidRPr="00E02A17">
        <w:rPr>
          <w:rFonts w:ascii="Times New Roman" w:hAnsi="Times New Roman" w:cs="Times New Roman"/>
          <w:sz w:val="24"/>
          <w:szCs w:val="24"/>
        </w:rPr>
        <w:t xml:space="preserve">undergo a suite of </w:t>
      </w:r>
      <w:r w:rsidR="00114678" w:rsidRPr="00E02A17">
        <w:rPr>
          <w:rFonts w:ascii="Times New Roman" w:hAnsi="Times New Roman" w:cs="Times New Roman"/>
          <w:sz w:val="24"/>
          <w:szCs w:val="24"/>
        </w:rPr>
        <w:t xml:space="preserve">behavioral and physiological changes </w:t>
      </w:r>
      <w:r w:rsidR="00362A11" w:rsidRPr="00E02A17">
        <w:rPr>
          <w:rFonts w:ascii="Times New Roman" w:hAnsi="Times New Roman" w:cs="Times New Roman"/>
          <w:sz w:val="24"/>
          <w:szCs w:val="24"/>
        </w:rPr>
        <w:t xml:space="preserve">(aka </w:t>
      </w:r>
      <w:proofErr w:type="spellStart"/>
      <w:r w:rsidR="00114678" w:rsidRPr="00E02A17">
        <w:rPr>
          <w:rFonts w:ascii="Times New Roman" w:hAnsi="Times New Roman" w:cs="Times New Roman"/>
          <w:sz w:val="24"/>
          <w:szCs w:val="24"/>
        </w:rPr>
        <w:t>smoltification</w:t>
      </w:r>
      <w:proofErr w:type="spellEnd"/>
      <w:r w:rsidR="00362A11" w:rsidRPr="00E02A17">
        <w:rPr>
          <w:rFonts w:ascii="Times New Roman" w:hAnsi="Times New Roman" w:cs="Times New Roman"/>
          <w:sz w:val="24"/>
          <w:szCs w:val="24"/>
        </w:rPr>
        <w:t>)</w:t>
      </w:r>
      <w:r w:rsidR="00114678" w:rsidRPr="00E02A17">
        <w:rPr>
          <w:rFonts w:ascii="Times New Roman" w:hAnsi="Times New Roman" w:cs="Times New Roman"/>
          <w:sz w:val="24"/>
          <w:szCs w:val="24"/>
        </w:rPr>
        <w:t xml:space="preserve"> in order to </w:t>
      </w:r>
      <w:r w:rsidR="00362A11" w:rsidRPr="00E02A17">
        <w:rPr>
          <w:rFonts w:ascii="Times New Roman" w:hAnsi="Times New Roman" w:cs="Times New Roman"/>
          <w:sz w:val="24"/>
          <w:szCs w:val="24"/>
        </w:rPr>
        <w:t>cope with</w:t>
      </w:r>
      <w:r w:rsidR="00114678" w:rsidRPr="00E02A17">
        <w:rPr>
          <w:rFonts w:ascii="Times New Roman" w:hAnsi="Times New Roman" w:cs="Times New Roman"/>
          <w:sz w:val="24"/>
          <w:szCs w:val="24"/>
        </w:rPr>
        <w:t xml:space="preserve"> higher salinity environments</w:t>
      </w:r>
      <w:r w:rsidR="00795E38" w:rsidRPr="00E02A17">
        <w:rPr>
          <w:rFonts w:ascii="Times New Roman" w:hAnsi="Times New Roman" w:cs="Times New Roman"/>
          <w:sz w:val="24"/>
          <w:szCs w:val="24"/>
        </w:rPr>
        <w:t xml:space="preserve"> </w:t>
      </w:r>
      <w:r w:rsidR="00795E38" w:rsidRPr="00AA1961">
        <w:rPr>
          <w:rFonts w:ascii="Times New Roman" w:hAnsi="Times New Roman" w:cs="Times New Roman"/>
          <w:sz w:val="24"/>
          <w:szCs w:val="24"/>
        </w:rPr>
        <w:fldChar w:fldCharType="begin"/>
      </w:r>
      <w:r w:rsidR="00B45D97" w:rsidRPr="00E02A17">
        <w:rPr>
          <w:rFonts w:ascii="Times New Roman" w:hAnsi="Times New Roman" w:cs="Times New Roman"/>
          <w:sz w:val="24"/>
          <w:szCs w:val="24"/>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rsidRPr="00AA1961">
        <w:rPr>
          <w:rFonts w:ascii="Times New Roman" w:hAnsi="Times New Roman" w:cs="Times New Roman"/>
          <w:sz w:val="24"/>
          <w:szCs w:val="24"/>
        </w:rPr>
        <w:fldChar w:fldCharType="separate"/>
      </w:r>
      <w:r w:rsidR="00D119AF" w:rsidRPr="00E02A17">
        <w:rPr>
          <w:rFonts w:ascii="Times New Roman" w:hAnsi="Times New Roman" w:cs="Times New Roman"/>
          <w:noProof/>
          <w:sz w:val="24"/>
          <w:szCs w:val="24"/>
        </w:rPr>
        <w:t>(Young et al. 1989)</w:t>
      </w:r>
      <w:r w:rsidR="00795E38" w:rsidRPr="00AA1961">
        <w:rPr>
          <w:rFonts w:ascii="Times New Roman" w:hAnsi="Times New Roman" w:cs="Times New Roman"/>
          <w:sz w:val="24"/>
          <w:szCs w:val="24"/>
        </w:rPr>
        <w:fldChar w:fldCharType="end"/>
      </w:r>
      <w:r w:rsidR="00114678" w:rsidRPr="00E02A17">
        <w:rPr>
          <w:rFonts w:ascii="Times New Roman" w:hAnsi="Times New Roman" w:cs="Times New Roman"/>
          <w:sz w:val="24"/>
          <w:szCs w:val="24"/>
        </w:rPr>
        <w:t>.</w:t>
      </w:r>
      <w:r w:rsidR="002205A8" w:rsidRPr="00E02A17">
        <w:rPr>
          <w:rFonts w:ascii="Times New Roman" w:hAnsi="Times New Roman" w:cs="Times New Roman"/>
          <w:sz w:val="24"/>
          <w:szCs w:val="24"/>
        </w:rPr>
        <w:t xml:space="preserve"> </w:t>
      </w:r>
      <w:r w:rsidR="00740254" w:rsidRPr="00E02A17">
        <w:rPr>
          <w:rFonts w:ascii="Times New Roman" w:hAnsi="Times New Roman" w:cs="Times New Roman"/>
          <w:sz w:val="24"/>
          <w:szCs w:val="24"/>
        </w:rPr>
        <w:t xml:space="preserve">As smolts begin their downstream migration, they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 xml:space="preserve">birds </w:t>
      </w:r>
      <w:commentRangeStart w:id="11"/>
      <w:r w:rsidR="00DC7B19" w:rsidRPr="00E02A17">
        <w:rPr>
          <w:rFonts w:ascii="Times New Roman" w:hAnsi="Times New Roman" w:cs="Times New Roman"/>
          <w:color w:val="202122"/>
          <w:sz w:val="24"/>
          <w:szCs w:val="24"/>
          <w:highlight w:val="white"/>
        </w:rPr>
        <w:t xml:space="preserve">including Western Gulls </w:t>
      </w:r>
      <w:r w:rsidR="00222445" w:rsidRPr="00E02A17">
        <w:rPr>
          <w:rFonts w:ascii="Times New Roman" w:hAnsi="Times New Roman" w:cs="Times New Roman"/>
          <w:color w:val="202122"/>
          <w:sz w:val="24"/>
          <w:szCs w:val="24"/>
          <w:highlight w:val="white"/>
        </w:rPr>
        <w:t>(</w:t>
      </w:r>
      <w:r w:rsidR="006D3898" w:rsidRPr="00E02A17">
        <w:rPr>
          <w:rFonts w:ascii="Times New Roman" w:hAnsi="Times New Roman" w:cs="Times New Roman"/>
          <w:i/>
          <w:iCs/>
          <w:color w:val="202122"/>
          <w:sz w:val="24"/>
          <w:szCs w:val="24"/>
          <w:highlight w:val="white"/>
        </w:rPr>
        <w:t>Larus occidentalis</w:t>
      </w:r>
      <w:r w:rsidR="00EB7BFF" w:rsidRPr="00E02A17">
        <w:rPr>
          <w:rFonts w:ascii="Times New Roman" w:hAnsi="Times New Roman" w:cs="Times New Roman"/>
          <w:color w:val="202122"/>
          <w:sz w:val="24"/>
          <w:szCs w:val="24"/>
          <w:highlight w:val="white"/>
        </w:rPr>
        <w:t xml:space="preserve">) </w:t>
      </w:r>
      <w:r w:rsidR="00CB2878" w:rsidRPr="000D14B3">
        <w:rPr>
          <w:rFonts w:ascii="Times New Roman" w:hAnsi="Times New Roman" w:cs="Times New Roman"/>
          <w:color w:val="202122"/>
          <w:sz w:val="24"/>
          <w:szCs w:val="24"/>
          <w:highlight w:val="white"/>
        </w:rPr>
        <w:t xml:space="preserve">and </w:t>
      </w:r>
      <w:r w:rsidR="00EB7BFF" w:rsidRPr="009F6B8B">
        <w:rPr>
          <w:rFonts w:ascii="Times New Roman" w:hAnsi="Times New Roman" w:cs="Times New Roman"/>
          <w:color w:val="202122"/>
          <w:sz w:val="24"/>
          <w:szCs w:val="24"/>
          <w:highlight w:val="white"/>
        </w:rPr>
        <w:t>cormorants (</w:t>
      </w:r>
      <w:r w:rsidR="00EB7BFF" w:rsidRPr="009F6B8B">
        <w:rPr>
          <w:rFonts w:ascii="Times New Roman" w:hAnsi="Times New Roman" w:cs="Times New Roman"/>
          <w:i/>
          <w:iCs/>
          <w:color w:val="202122"/>
          <w:sz w:val="24"/>
          <w:szCs w:val="24"/>
          <w:highlight w:val="white"/>
        </w:rPr>
        <w:t>Phalacrocorax carbo</w:t>
      </w:r>
      <w:r w:rsidR="00EB7BFF" w:rsidRPr="009F6B8B">
        <w:rPr>
          <w:rFonts w:ascii="Times New Roman" w:hAnsi="Times New Roman" w:cs="Times New Roman"/>
          <w:color w:val="202122"/>
          <w:sz w:val="24"/>
          <w:szCs w:val="24"/>
          <w:highlight w:val="white"/>
        </w:rPr>
        <w:t>)</w:t>
      </w:r>
      <w:r w:rsidR="00B70C30" w:rsidRPr="009F6B8B">
        <w:rPr>
          <w:rFonts w:ascii="Times New Roman" w:hAnsi="Times New Roman" w:cs="Times New Roman"/>
          <w:color w:val="202122"/>
          <w:sz w:val="24"/>
          <w:szCs w:val="24"/>
          <w:highlight w:val="white"/>
        </w:rPr>
        <w:t xml:space="preserve"> </w:t>
      </w:r>
      <w:r w:rsidR="004D39DF" w:rsidRPr="009F6B8B">
        <w:rPr>
          <w:rFonts w:ascii="Times New Roman" w:hAnsi="Times New Roman" w:cs="Times New Roman"/>
          <w:color w:val="202122"/>
          <w:sz w:val="24"/>
          <w:szCs w:val="24"/>
          <w:highlight w:val="white"/>
        </w:rPr>
        <w:t xml:space="preserve">and mammals such as </w:t>
      </w:r>
      <w:r w:rsidR="009F6B8B" w:rsidRPr="009F6B8B">
        <w:rPr>
          <w:rFonts w:ascii="Times New Roman" w:hAnsi="Times New Roman" w:cs="Times New Roman"/>
          <w:color w:val="202122"/>
          <w:sz w:val="24"/>
          <w:szCs w:val="24"/>
          <w:highlight w:val="white"/>
        </w:rPr>
        <w:t>Eurasian</w:t>
      </w:r>
      <w:r w:rsidR="00A66028" w:rsidRPr="009F6B8B">
        <w:rPr>
          <w:rFonts w:ascii="Times New Roman" w:hAnsi="Times New Roman" w:cs="Times New Roman"/>
          <w:color w:val="202122"/>
          <w:sz w:val="24"/>
          <w:szCs w:val="24"/>
          <w:highlight w:val="white"/>
        </w:rPr>
        <w:t xml:space="preserve"> </w:t>
      </w:r>
      <w:r w:rsidR="004D39DF" w:rsidRPr="009F6B8B">
        <w:rPr>
          <w:rFonts w:ascii="Times New Roman" w:hAnsi="Times New Roman" w:cs="Times New Roman"/>
          <w:color w:val="202122"/>
          <w:sz w:val="24"/>
          <w:szCs w:val="24"/>
          <w:highlight w:val="white"/>
        </w:rPr>
        <w:t>otters</w:t>
      </w:r>
      <w:r w:rsidR="00CB2850" w:rsidRPr="009F6B8B">
        <w:rPr>
          <w:rFonts w:ascii="Times New Roman" w:hAnsi="Times New Roman" w:cs="Times New Roman"/>
          <w:color w:val="202122"/>
          <w:sz w:val="24"/>
          <w:szCs w:val="24"/>
          <w:highlight w:val="white"/>
        </w:rPr>
        <w:t xml:space="preserve"> (</w:t>
      </w:r>
      <w:proofErr w:type="spellStart"/>
      <w:r w:rsidR="00CB2850" w:rsidRPr="009F6B8B">
        <w:rPr>
          <w:rFonts w:ascii="Times New Roman" w:hAnsi="Times New Roman" w:cs="Times New Roman"/>
          <w:i/>
          <w:iCs/>
          <w:color w:val="202122"/>
          <w:sz w:val="24"/>
          <w:szCs w:val="24"/>
          <w:highlight w:val="white"/>
        </w:rPr>
        <w:t>Lutra</w:t>
      </w:r>
      <w:proofErr w:type="spellEnd"/>
      <w:r w:rsidR="00CB2850" w:rsidRPr="009F6B8B">
        <w:rPr>
          <w:rFonts w:ascii="Times New Roman" w:hAnsi="Times New Roman" w:cs="Times New Roman"/>
          <w:i/>
          <w:iCs/>
          <w:color w:val="202122"/>
          <w:sz w:val="24"/>
          <w:szCs w:val="24"/>
          <w:highlight w:val="white"/>
        </w:rPr>
        <w:t xml:space="preserve"> </w:t>
      </w:r>
      <w:proofErr w:type="spellStart"/>
      <w:r w:rsidR="00CB2850" w:rsidRPr="009F6B8B">
        <w:rPr>
          <w:rFonts w:ascii="Times New Roman" w:hAnsi="Times New Roman" w:cs="Times New Roman"/>
          <w:i/>
          <w:iCs/>
          <w:color w:val="202122"/>
          <w:sz w:val="24"/>
          <w:szCs w:val="24"/>
          <w:highlight w:val="white"/>
        </w:rPr>
        <w:t>lutra</w:t>
      </w:r>
      <w:proofErr w:type="spellEnd"/>
      <w:r w:rsidR="00CB2850" w:rsidRPr="009F6B8B">
        <w:rPr>
          <w:rFonts w:ascii="Times New Roman" w:hAnsi="Times New Roman" w:cs="Times New Roman"/>
          <w:i/>
          <w:iCs/>
          <w:color w:val="202122"/>
          <w:sz w:val="24"/>
          <w:szCs w:val="24"/>
          <w:highlight w:val="white"/>
        </w:rPr>
        <w:t>)</w:t>
      </w:r>
      <w:ins w:id="12" w:author="Matt Cheng" w:date="2022-04-12T19:54:00Z">
        <w:r w:rsidR="00012786">
          <w:rPr>
            <w:rFonts w:ascii="Times New Roman" w:hAnsi="Times New Roman" w:cs="Times New Roman"/>
            <w:color w:val="202122"/>
            <w:sz w:val="24"/>
            <w:szCs w:val="24"/>
            <w:highlight w:val="white"/>
          </w:rPr>
          <w:t xml:space="preserve"> </w:t>
        </w:r>
      </w:ins>
      <w:commentRangeEnd w:id="11"/>
      <w:r w:rsidR="00833CB6">
        <w:rPr>
          <w:rStyle w:val="CommentReference"/>
        </w:rPr>
        <w:commentReference w:id="11"/>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w:t>
      </w:r>
      <w:proofErr w:type="spellStart"/>
      <w:r w:rsidR="00D119AF" w:rsidRPr="005854A5">
        <w:rPr>
          <w:rFonts w:ascii="Times New Roman" w:hAnsi="Times New Roman" w:cs="Times New Roman"/>
          <w:color w:val="000000"/>
          <w:sz w:val="24"/>
          <w:szCs w:val="24"/>
        </w:rPr>
        <w:t>Beamesderfer</w:t>
      </w:r>
      <w:proofErr w:type="spellEnd"/>
      <w:r w:rsidR="00D119AF" w:rsidRPr="005854A5">
        <w:rPr>
          <w:rFonts w:ascii="Times New Roman" w:hAnsi="Times New Roman" w:cs="Times New Roman"/>
          <w:color w:val="000000"/>
          <w:sz w:val="24"/>
          <w:szCs w:val="24"/>
        </w:rPr>
        <w:t xml:space="preserve"> et al. 1996; Blackwell and Juanes 1998; Osterback et al. 2013; Furey et al. 2015; Flávio et al. 2021)</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r w:rsidR="00AA53F7" w:rsidRPr="005854A5">
        <w:rPr>
          <w:rFonts w:ascii="Times New Roman" w:hAnsi="Times New Roman" w:cs="Times New Roman"/>
          <w:sz w:val="24"/>
          <w:szCs w:val="24"/>
        </w:rPr>
        <w:t xml:space="preserve">both </w:t>
      </w:r>
      <w:r w:rsidR="00A63F8E" w:rsidRPr="005854A5">
        <w:rPr>
          <w:rFonts w:ascii="Times New Roman" w:hAnsi="Times New Roman" w:cs="Times New Roman"/>
          <w:sz w:val="24"/>
          <w:szCs w:val="24"/>
        </w:rPr>
        <w:t>Sockeye Salmon</w:t>
      </w:r>
      <w:r w:rsidR="00AA53F7" w:rsidRPr="005854A5">
        <w:rPr>
          <w:rFonts w:ascii="Times New Roman" w:hAnsi="Times New Roman" w:cs="Times New Roman"/>
          <w:sz w:val="24"/>
          <w:szCs w:val="24"/>
        </w:rPr>
        <w:t xml:space="preserve"> </w:t>
      </w:r>
      <w:r w:rsidR="00AA53F7" w:rsidRPr="005854A5">
        <w:rPr>
          <w:rFonts w:ascii="Times New Roman" w:hAnsi="Times New Roman" w:cs="Times New Roman"/>
          <w:color w:val="202122"/>
          <w:sz w:val="24"/>
          <w:szCs w:val="24"/>
        </w:rPr>
        <w:t>(</w:t>
      </w:r>
      <w:r w:rsidR="00AA53F7" w:rsidRPr="005854A5">
        <w:rPr>
          <w:rFonts w:ascii="Times New Roman" w:hAnsi="Times New Roman" w:cs="Times New Roman"/>
          <w:i/>
          <w:iCs/>
          <w:color w:val="202122"/>
          <w:sz w:val="24"/>
          <w:szCs w:val="24"/>
        </w:rPr>
        <w:t>Oncorhynchus nerka</w:t>
      </w:r>
      <w:r w:rsidR="00AA53F7" w:rsidRPr="005854A5">
        <w:rPr>
          <w:rFonts w:ascii="Times New Roman" w:hAnsi="Times New Roman" w:cs="Times New Roman"/>
          <w:color w:val="202122"/>
          <w:sz w:val="24"/>
          <w:szCs w:val="24"/>
        </w:rPr>
        <w:t xml:space="preserve">) </w:t>
      </w:r>
      <w:r w:rsidR="00665675" w:rsidRPr="005854A5">
        <w:rPr>
          <w:rFonts w:ascii="Times New Roman" w:hAnsi="Times New Roman" w:cs="Times New Roman"/>
          <w:color w:val="202122"/>
          <w:sz w:val="24"/>
          <w:szCs w:val="24"/>
        </w:rPr>
        <w:t xml:space="preserve">and </w:t>
      </w:r>
      <w:r w:rsidR="002C32B2" w:rsidRPr="005854A5">
        <w:rPr>
          <w:rFonts w:ascii="Times New Roman" w:hAnsi="Times New Roman" w:cs="Times New Roman"/>
          <w:color w:val="202122"/>
          <w:sz w:val="24"/>
          <w:szCs w:val="24"/>
          <w:highlight w:val="white"/>
        </w:rPr>
        <w:t xml:space="preserve">Atlantic </w:t>
      </w:r>
      <w:r w:rsidR="00861808" w:rsidRPr="005854A5">
        <w:rPr>
          <w:rFonts w:ascii="Times New Roman" w:hAnsi="Times New Roman" w:cs="Times New Roman"/>
          <w:color w:val="202122"/>
          <w:sz w:val="24"/>
          <w:szCs w:val="24"/>
          <w:highlight w:val="white"/>
        </w:rPr>
        <w:t>Salmon (</w:t>
      </w:r>
      <w:r w:rsidR="00861808" w:rsidRPr="005854A5">
        <w:rPr>
          <w:rFonts w:ascii="Times New Roman" w:hAnsi="Times New Roman" w:cs="Times New Roman"/>
          <w:i/>
          <w:iCs/>
          <w:color w:val="202122"/>
          <w:sz w:val="24"/>
          <w:szCs w:val="24"/>
          <w:highlight w:val="white"/>
        </w:rPr>
        <w:t xml:space="preserve">Salmo </w:t>
      </w:r>
      <w:proofErr w:type="spellStart"/>
      <w:r w:rsidR="00861808" w:rsidRPr="005854A5">
        <w:rPr>
          <w:rFonts w:ascii="Times New Roman" w:hAnsi="Times New Roman" w:cs="Times New Roman"/>
          <w:i/>
          <w:iCs/>
          <w:color w:val="202122"/>
          <w:sz w:val="24"/>
          <w:szCs w:val="24"/>
          <w:highlight w:val="white"/>
        </w:rPr>
        <w:t>salar</w:t>
      </w:r>
      <w:proofErr w:type="spellEnd"/>
      <w:r w:rsidR="00665675" w:rsidRPr="005854A5">
        <w:rPr>
          <w:rFonts w:ascii="Times New Roman" w:hAnsi="Times New Roman" w:cs="Times New Roman"/>
          <w:color w:val="202122"/>
          <w:sz w:val="24"/>
          <w:szCs w:val="24"/>
          <w:highlight w:val="white"/>
        </w:rPr>
        <w:t>,</w:t>
      </w:r>
      <w:r w:rsidR="002C32B2" w:rsidRPr="005854A5">
        <w:rPr>
          <w:rFonts w:ascii="Times New Roman" w:hAnsi="Times New Roman" w:cs="Times New Roman"/>
          <w:color w:val="202122"/>
          <w:sz w:val="24"/>
          <w:szCs w:val="24"/>
          <w:highlight w:val="white"/>
        </w:rPr>
        <w:t xml:space="preserve"> </w:t>
      </w:r>
      <w:r w:rsidR="00362A11" w:rsidRPr="005854A5">
        <w:rPr>
          <w:rFonts w:ascii="Times New Roman" w:hAnsi="Times New Roman" w:cs="Times New Roman"/>
          <w:color w:val="202122"/>
          <w:sz w:val="24"/>
          <w:szCs w:val="24"/>
          <w:highlight w:val="white"/>
        </w:rPr>
        <w:t xml:space="preserve">which </w:t>
      </w:r>
      <w:r w:rsidR="00BC5A3D" w:rsidRPr="005854A5">
        <w:rPr>
          <w:rFonts w:ascii="Times New Roman" w:hAnsi="Times New Roman" w:cs="Times New Roman"/>
          <w:color w:val="202122"/>
          <w:sz w:val="24"/>
          <w:szCs w:val="24"/>
          <w:highlight w:val="white"/>
        </w:rPr>
        <w:t>also undertake seaward migrations</w:t>
      </w:r>
      <w:r w:rsidR="00665675" w:rsidRPr="005854A5">
        <w:rPr>
          <w:rFonts w:ascii="Times New Roman" w:hAnsi="Times New Roman" w:cs="Times New Roman"/>
          <w:color w:val="202122"/>
          <w:sz w:val="24"/>
          <w:szCs w:val="24"/>
          <w:highlight w:val="white"/>
        </w:rPr>
        <w:t>)</w:t>
      </w:r>
      <w:r w:rsidR="00BC5A3D" w:rsidRPr="005854A5">
        <w:rPr>
          <w:rFonts w:ascii="Times New Roman" w:hAnsi="Times New Roman" w:cs="Times New Roman"/>
          <w:color w:val="202122"/>
          <w:sz w:val="24"/>
          <w:szCs w:val="24"/>
          <w:highlight w:val="white"/>
        </w:rPr>
        <w:t xml:space="preserve"> </w:t>
      </w:r>
      <w:r w:rsidR="002C32B2" w:rsidRPr="005854A5">
        <w:rPr>
          <w:rFonts w:ascii="Times New Roman" w:hAnsi="Times New Roman" w:cs="Times New Roman"/>
          <w:color w:val="202122"/>
          <w:sz w:val="24"/>
          <w:szCs w:val="24"/>
          <w:highlight w:val="white"/>
        </w:rPr>
        <w:t>smolts</w:t>
      </w:r>
      <w:ins w:id="13" w:author="Healy, Stephen" w:date="2022-04-14T14:19:00Z">
        <w:r w:rsidR="00833CB6">
          <w:rPr>
            <w:rFonts w:ascii="Times New Roman" w:hAnsi="Times New Roman" w:cs="Times New Roman"/>
            <w:color w:val="202122"/>
            <w:sz w:val="24"/>
            <w:szCs w:val="24"/>
            <w:highlight w:val="white"/>
          </w:rPr>
          <w:t xml:space="preserve"> are known to</w:t>
        </w:r>
      </w:ins>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4A2447" w:rsidRPr="005854A5">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Ibbotson et al. 2006, 2011; Clark et al. 2016; Furey et al. 2016a)</w:t>
      </w:r>
      <w:r w:rsidR="004D4D52" w:rsidRPr="005854A5">
        <w:rPr>
          <w:rFonts w:ascii="Times New Roman" w:hAnsi="Times New Roman" w:cs="Times New Roman"/>
          <w:color w:val="202122"/>
          <w:sz w:val="24"/>
          <w:szCs w:val="24"/>
          <w:highlight w:val="white"/>
        </w:rPr>
        <w:fldChar w:fldCharType="end"/>
      </w:r>
      <w:ins w:id="14" w:author="Healy, Stephen" w:date="2022-04-14T14:19:00Z">
        <w:r w:rsidR="00833CB6">
          <w:rPr>
            <w:rFonts w:ascii="Times New Roman" w:hAnsi="Times New Roman" w:cs="Times New Roman"/>
            <w:color w:val="202122"/>
            <w:sz w:val="24"/>
            <w:szCs w:val="24"/>
            <w:highlight w:val="white"/>
          </w:rPr>
          <w:t>, presumably to minimize detection by visu</w:t>
        </w:r>
      </w:ins>
      <w:ins w:id="15" w:author="Healy, Stephen" w:date="2022-04-14T14:20:00Z">
        <w:r w:rsidR="00833CB6">
          <w:rPr>
            <w:rFonts w:ascii="Times New Roman" w:hAnsi="Times New Roman" w:cs="Times New Roman"/>
            <w:color w:val="202122"/>
            <w:sz w:val="24"/>
            <w:szCs w:val="24"/>
            <w:highlight w:val="white"/>
          </w:rPr>
          <w:t>al predators</w:t>
        </w:r>
      </w:ins>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Furthermore, smolts can synchronize their migrations to find safety in numbers or “swamp” predators </w:t>
      </w:r>
      <w:commentRangeStart w:id="16"/>
      <w:ins w:id="17" w:author="Healy, Stephen" w:date="2022-04-14T14:20:00Z">
        <w:r w:rsidR="007F5EB0">
          <w:rPr>
            <w:rFonts w:ascii="Times New Roman" w:hAnsi="Times New Roman" w:cs="Times New Roman"/>
            <w:color w:val="202122"/>
            <w:sz w:val="24"/>
            <w:szCs w:val="24"/>
          </w:rPr>
          <w:t xml:space="preserve">with large pulses of conspecific migrators </w:t>
        </w:r>
        <w:commentRangeEnd w:id="16"/>
        <w:r w:rsidR="007F5EB0">
          <w:rPr>
            <w:rStyle w:val="CommentReference"/>
          </w:rPr>
          <w:commentReference w:id="16"/>
        </w:r>
      </w:ins>
      <w:r w:rsidR="00884787" w:rsidRPr="005854A5">
        <w:rPr>
          <w:rFonts w:ascii="Times New Roman" w:hAnsi="Times New Roman" w:cs="Times New Roman"/>
          <w:color w:val="202122"/>
          <w:sz w:val="24"/>
          <w:szCs w:val="24"/>
        </w:rPr>
        <w:fldChar w:fldCharType="begin"/>
      </w:r>
      <w:r w:rsidR="004A2447" w:rsidRPr="005854A5">
        <w:rPr>
          <w:rFonts w:ascii="Times New Roman" w:hAnsi="Times New Roman" w:cs="Times New Roman"/>
          <w:color w:val="202122"/>
          <w:sz w:val="24"/>
          <w:szCs w:val="24"/>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5854A5">
        <w:rPr>
          <w:rFonts w:ascii="Times New Roman" w:hAnsi="Times New Roman" w:cs="Times New Roman"/>
          <w:color w:val="202122"/>
          <w:sz w:val="24"/>
          <w:szCs w:val="24"/>
        </w:rPr>
        <w:fldChar w:fldCharType="separate"/>
      </w:r>
      <w:r w:rsidR="00D119AF" w:rsidRPr="005854A5">
        <w:rPr>
          <w:rFonts w:ascii="Times New Roman" w:hAnsi="Times New Roman" w:cs="Times New Roman"/>
          <w:noProof/>
          <w:color w:val="202122"/>
          <w:sz w:val="24"/>
          <w:szCs w:val="24"/>
        </w:rPr>
        <w:t>(Furey et al. 2016a, 2021b)</w:t>
      </w:r>
      <w:r w:rsidR="00884787" w:rsidRPr="005854A5">
        <w:rPr>
          <w:rFonts w:ascii="Times New Roman" w:hAnsi="Times New Roman" w:cs="Times New Roman"/>
          <w:color w:val="202122"/>
          <w:sz w:val="24"/>
          <w:szCs w:val="24"/>
        </w:rPr>
        <w:fldChar w:fldCharType="end"/>
      </w:r>
      <w:r w:rsidR="000D1863" w:rsidRPr="005854A5">
        <w:rPr>
          <w:rFonts w:ascii="Times New Roman" w:hAnsi="Times New Roman" w:cs="Times New Roman"/>
          <w:color w:val="202122"/>
          <w:sz w:val="24"/>
          <w:szCs w:val="24"/>
          <w:highlight w:val="white"/>
        </w:rPr>
        <w:t>.</w:t>
      </w:r>
      <w:r w:rsidR="002A1500" w:rsidRPr="005854A5">
        <w:rPr>
          <w:rFonts w:ascii="Times New Roman" w:hAnsi="Times New Roman" w:cs="Times New Roman"/>
          <w:color w:val="202122"/>
          <w:sz w:val="24"/>
          <w:szCs w:val="24"/>
        </w:rPr>
        <w:t xml:space="preserve"> However, how densities of migrating smolts could impact the foraging behavior of predators </w:t>
      </w:r>
      <w:r w:rsidR="00362A11" w:rsidRPr="005854A5">
        <w:rPr>
          <w:rFonts w:ascii="Times New Roman" w:hAnsi="Times New Roman" w:cs="Times New Roman"/>
          <w:color w:val="202122"/>
          <w:sz w:val="24"/>
          <w:szCs w:val="24"/>
        </w:rPr>
        <w:t xml:space="preserve">is less well studied. </w:t>
      </w:r>
    </w:p>
    <w:p w14:paraId="4877CCAC" w14:textId="1B097B5C" w:rsidR="00E91D7D" w:rsidRPr="000D14B3" w:rsidRDefault="001B6364" w:rsidP="00CF128B">
      <w:pPr>
        <w:spacing w:line="480" w:lineRule="auto"/>
        <w:rPr>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 and </w:t>
      </w:r>
      <w:commentRangeStart w:id="18"/>
      <w:r w:rsidR="00B43B7C" w:rsidRPr="000D14B3">
        <w:rPr>
          <w:color w:val="202122"/>
          <w:highlight w:val="white"/>
        </w:rPr>
        <w:t xml:space="preserve">is </w:t>
      </w:r>
      <w:r w:rsidR="0061456B" w:rsidRPr="000D14B3">
        <w:rPr>
          <w:color w:val="202122"/>
          <w:highlight w:val="white"/>
        </w:rPr>
        <w:t xml:space="preserve">used as an indicator of </w:t>
      </w:r>
      <w:r w:rsidR="00A63F8E" w:rsidRPr="000D14B3">
        <w:rPr>
          <w:color w:val="202122"/>
          <w:highlight w:val="white"/>
        </w:rPr>
        <w:t>Sockeye Salmon</w:t>
      </w:r>
      <w:r w:rsidR="00276545" w:rsidRPr="000D14B3">
        <w:rPr>
          <w:color w:val="202122"/>
          <w:highlight w:val="white"/>
        </w:rPr>
        <w:t xml:space="preserve"> </w:t>
      </w:r>
      <w:r w:rsidR="00BF1B8E" w:rsidRPr="000D14B3">
        <w:rPr>
          <w:color w:val="202122"/>
          <w:highlight w:val="white"/>
        </w:rPr>
        <w:t xml:space="preserve">abundance </w:t>
      </w:r>
      <w:r w:rsidR="0061456B" w:rsidRPr="000D14B3">
        <w:rPr>
          <w:color w:val="202122"/>
          <w:highlight w:val="white"/>
        </w:rPr>
        <w:t>for the entire Fraser River watershed</w:t>
      </w:r>
      <w:commentRangeEnd w:id="18"/>
      <w:r w:rsidR="007F5EB0">
        <w:rPr>
          <w:rStyle w:val="CommentReference"/>
          <w:rFonts w:ascii="Arial" w:eastAsia="Arial" w:hAnsi="Arial" w:cs="Arial"/>
          <w:lang w:val="en"/>
        </w:rPr>
        <w:commentReference w:id="18"/>
      </w:r>
      <w:r w:rsidR="0061456B" w:rsidRPr="000D14B3">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 xml:space="preserve">(Bradford et al. </w:t>
      </w:r>
      <w:r w:rsidR="00D119AF" w:rsidRPr="000D14B3">
        <w:rPr>
          <w:noProof/>
          <w:color w:val="202122"/>
          <w:highlight w:val="white"/>
        </w:rPr>
        <w:lastRenderedPageBreak/>
        <w:t>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 comprised of</w:t>
      </w:r>
      <w:r w:rsidR="00273DE3" w:rsidRPr="000D14B3">
        <w:rPr>
          <w:color w:val="202122"/>
          <w:highlight w:val="white"/>
        </w:rPr>
        <w:t xml:space="preserve"> 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2078C4" w:rsidRPr="000D14B3">
        <w:rPr>
          <w:color w:val="202122"/>
          <w:highlight w:val="white"/>
        </w:rPr>
        <w:t xml:space="preserve"> </w:t>
      </w:r>
      <w:r w:rsidR="00E54A3F" w:rsidRPr="000D14B3">
        <w:rPr>
          <w:color w:val="202122"/>
          <w:highlight w:val="white"/>
        </w:rPr>
        <w:t xml:space="preserve">and </w:t>
      </w:r>
      <w:r w:rsidR="002078C4" w:rsidRPr="000D14B3">
        <w:rPr>
          <w:color w:val="202122"/>
          <w:highlight w:val="white"/>
        </w:rPr>
        <w:t>is</w:t>
      </w:r>
      <w:r w:rsidR="00C032B4" w:rsidRPr="000D14B3">
        <w:rPr>
          <w:color w:val="202122"/>
          <w:highlight w:val="white"/>
        </w:rPr>
        <w:t xml:space="preserve"> </w:t>
      </w:r>
      <w:r w:rsidR="00273DE3" w:rsidRPr="000D14B3">
        <w:rPr>
          <w:color w:val="202122"/>
          <w:highlight w:val="white"/>
        </w:rPr>
        <w:t xml:space="preserve">high-risk relative to the turbid waters </w:t>
      </w:r>
      <w:r w:rsidR="005E56F3" w:rsidRPr="000D14B3">
        <w:rPr>
          <w:color w:val="202122"/>
          <w:highlight w:val="white"/>
        </w:rPr>
        <w:t>in</w:t>
      </w:r>
      <w:r w:rsidR="0034039B" w:rsidRPr="000D14B3">
        <w:rPr>
          <w:color w:val="202122"/>
          <w:highlight w:val="white"/>
        </w:rPr>
        <w:t xml:space="preserve"> </w:t>
      </w:r>
      <w:r w:rsidR="002078C4" w:rsidRPr="000D14B3">
        <w:rPr>
          <w:color w:val="202122"/>
          <w:highlight w:val="white"/>
        </w:rPr>
        <w:t xml:space="preserve">the Fraser River further </w:t>
      </w:r>
      <w:r w:rsidR="00273DE3" w:rsidRPr="000D14B3">
        <w:rPr>
          <w:color w:val="202122"/>
          <w:highlight w:val="white"/>
        </w:rPr>
        <w:t>downstream</w:t>
      </w:r>
      <w:r w:rsidR="002078C4" w:rsidRPr="000D14B3">
        <w:rPr>
          <w:color w:val="202122"/>
          <w:highlight w:val="white"/>
        </w:rPr>
        <w:t xml:space="preserve"> </w:t>
      </w:r>
      <w:r w:rsidR="00CF128B" w:rsidRPr="000D14B3">
        <w:rPr>
          <w:color w:val="202122"/>
          <w:highlight w:val="white"/>
        </w:rPr>
        <w:fldChar w:fldCharType="begin"/>
      </w:r>
      <w:r w:rsidR="004A2447" w:rsidRPr="000D14B3">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proofErr w:type="spellStart"/>
      <w:r w:rsidR="002078C4" w:rsidRPr="000D14B3">
        <w:rPr>
          <w:color w:val="202122"/>
        </w:rPr>
        <w:t>Furey</w:t>
      </w:r>
      <w:proofErr w:type="spellEnd"/>
      <w:r w:rsidR="002078C4" w:rsidRPr="000D14B3">
        <w:rPr>
          <w:color w:val="202122"/>
        </w:rPr>
        <w:t xml:space="preserve"> et al. 2016b)</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r w:rsidR="00FC3DBF" w:rsidRPr="000D14B3">
        <w:rPr>
          <w:color w:val="202122"/>
          <w:highlight w:val="white"/>
        </w:rPr>
        <w:fldChar w:fldCharType="begin"/>
      </w:r>
      <w:r w:rsidR="004A2447"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sidRPr="000D14B3">
        <w:rPr>
          <w:color w:val="202122"/>
          <w:highlight w:val="white"/>
        </w:rPr>
        <w:fldChar w:fldCharType="separate"/>
      </w:r>
      <w:r w:rsidR="00D119AF" w:rsidRPr="000D14B3">
        <w:rPr>
          <w:noProof/>
          <w:color w:val="202122"/>
          <w:highlight w:val="white"/>
        </w:rPr>
        <w:t>(Furey et al. 2015)</w:t>
      </w:r>
      <w:r w:rsidR="00FC3DBF" w:rsidRPr="000D14B3">
        <w:rPr>
          <w:color w:val="202122"/>
          <w:highlight w:val="white"/>
        </w:rPr>
        <w:fldChar w:fldCharType="end"/>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w:t>
      </w:r>
      <w:proofErr w:type="spellStart"/>
      <w:r w:rsidR="00FA21AB" w:rsidRPr="000D14B3">
        <w:rPr>
          <w:color w:val="202122"/>
          <w:highlight w:val="white"/>
        </w:rPr>
        <w:t>Chilko</w:t>
      </w:r>
      <w:proofErr w:type="spellEnd"/>
      <w:r w:rsidR="00FA21AB" w:rsidRPr="000D14B3">
        <w:rPr>
          <w:color w:val="202122"/>
          <w:highlight w:val="white"/>
        </w:rPr>
        <w:t xml:space="preserve">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w:t>
      </w:r>
      <w:commentRangeStart w:id="19"/>
      <w:r w:rsidR="007E772D" w:rsidRPr="000D14B3">
        <w:rPr>
          <w:color w:val="202122"/>
          <w:highlight w:val="white"/>
        </w:rPr>
        <w:t xml:space="preserve">smolts migrate nocturnally </w:t>
      </w:r>
      <w:commentRangeEnd w:id="19"/>
      <w:r w:rsidR="007F5EB0">
        <w:rPr>
          <w:rStyle w:val="CommentReference"/>
          <w:rFonts w:ascii="Arial" w:eastAsia="Arial" w:hAnsi="Arial" w:cs="Arial"/>
          <w:lang w:val="en"/>
        </w:rPr>
        <w:commentReference w:id="19"/>
      </w:r>
      <w:r w:rsidR="007E772D" w:rsidRPr="000D14B3">
        <w:rPr>
          <w:color w:val="202122"/>
          <w:highlight w:val="white"/>
        </w:rPr>
        <w:t xml:space="preserve">and synchronize their movements to numerically overwhelm or swamp predators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B612AF" w:rsidRPr="000D14B3">
        <w:rPr>
          <w:color w:val="202122"/>
          <w:highlight w:val="white"/>
        </w:rPr>
        <w:t xml:space="preserve">, </w:t>
      </w:r>
      <w:r w:rsidR="00273DE3" w:rsidRPr="000D14B3">
        <w:rPr>
          <w:color w:val="202122"/>
          <w:highlight w:val="white"/>
        </w:rPr>
        <w:t xml:space="preserve">Thus, this system provides an ideal model for investigating fine-scale predator-prey interactions between </w:t>
      </w:r>
      <w:r w:rsidR="00A63F8E" w:rsidRPr="000D14B3">
        <w:rPr>
          <w:color w:val="202122"/>
          <w:highlight w:val="white"/>
        </w:rPr>
        <w:t>Sockeye Salmon</w:t>
      </w:r>
      <w:r w:rsidR="00273DE3" w:rsidRPr="000D14B3">
        <w:rPr>
          <w:color w:val="202122"/>
          <w:highlight w:val="white"/>
        </w:rPr>
        <w:t xml:space="preserve"> smolts and Bull Trout</w:t>
      </w:r>
      <w:r w:rsidR="001A28BA" w:rsidRPr="000D14B3">
        <w:rPr>
          <w:color w:val="202122"/>
          <w:highlight w:val="white"/>
        </w:rPr>
        <w:t>.</w:t>
      </w:r>
      <w:r w:rsidR="000679F4" w:rsidRPr="000D14B3">
        <w:rPr>
          <w:color w:val="202124"/>
          <w:highlight w:val="white"/>
        </w:rPr>
        <w:t xml:space="preserve"> </w:t>
      </w:r>
    </w:p>
    <w:p w14:paraId="0BC6588E" w14:textId="52420FB5"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animal behaviors,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r w:rsidR="00B5126D" w:rsidRPr="000D14B3">
        <w:rPr>
          <w:color w:val="202124"/>
          <w:highlight w:val="white"/>
        </w:rPr>
        <w:t xml:space="preserve"> and relative abundance</w:t>
      </w:r>
      <w:r w:rsidR="00532917" w:rsidRPr="000D14B3">
        <w:rPr>
          <w:color w:val="202124"/>
          <w:highlight w:val="white"/>
        </w:rPr>
        <w:t>s</w:t>
      </w:r>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r w:rsidR="005412B5" w:rsidRPr="000D14B3">
        <w:rPr>
          <w:color w:val="202124"/>
          <w:highlight w:val="white"/>
        </w:rPr>
        <w:t>to:</w:t>
      </w:r>
      <w:r w:rsidRPr="000D14B3">
        <w:rPr>
          <w:color w:val="202124"/>
          <w:highlight w:val="white"/>
        </w:rPr>
        <w:t xml:space="preserve"> </w:t>
      </w:r>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feeding activity </w:t>
      </w:r>
      <w:r w:rsidR="00EE24E7" w:rsidRPr="000D14B3">
        <w:rPr>
          <w:color w:val="202124"/>
          <w:highlight w:val="white"/>
        </w:rPr>
        <w:t xml:space="preserve">and </w:t>
      </w:r>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Study 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0D5AA9DF" w14:textId="77777777" w:rsidR="005E16DC" w:rsidRPr="000D14B3" w:rsidRDefault="005E16DC" w:rsidP="00074367">
      <w:pPr>
        <w:rPr>
          <w:i/>
        </w:rPr>
      </w:pPr>
    </w:p>
    <w:p w14:paraId="34E7491D" w14:textId="2C15068E"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008138CF" w:rsidRPr="000D14B3">
        <w:t xml:space="preserve"> </w:t>
      </w:r>
      <w:r w:rsidRPr="000D14B3">
        <w:t xml:space="preserve">(also known as </w:t>
      </w:r>
      <w:proofErr w:type="spellStart"/>
      <w:r w:rsidRPr="000D14B3">
        <w:rPr>
          <w:highlight w:val="white"/>
        </w:rPr>
        <w:t>Tŝilhqox</w:t>
      </w:r>
      <w:proofErr w:type="spellEnd"/>
      <w:r w:rsidRPr="000D14B3">
        <w:rPr>
          <w:highlight w:val="white"/>
        </w:rPr>
        <w:t xml:space="preserve"> </w:t>
      </w:r>
      <w:proofErr w:type="spellStart"/>
      <w:r w:rsidRPr="000D14B3">
        <w:rPr>
          <w:highlight w:val="white"/>
        </w:rPr>
        <w:t>Biny</w:t>
      </w:r>
      <w:proofErr w:type="spellEnd"/>
      <w:r w:rsidRPr="000D14B3">
        <w:rPr>
          <w:highlight w:val="white"/>
        </w:rPr>
        <w:t>)</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4A53BF" w:rsidRPr="000D14B3">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 and has been deployed </w:t>
      </w:r>
      <w:commentRangeStart w:id="20"/>
      <w:r w:rsidRPr="000D14B3">
        <w:t xml:space="preserve">annually since the early 1950s </w:t>
      </w:r>
      <w:commentRangeEnd w:id="20"/>
      <w:r w:rsidR="006877C1">
        <w:rPr>
          <w:rStyle w:val="CommentReference"/>
          <w:rFonts w:ascii="Arial" w:eastAsia="Arial" w:hAnsi="Arial" w:cs="Arial"/>
          <w:lang w:val="en"/>
        </w:rPr>
        <w:commentReference w:id="20"/>
      </w:r>
      <w:r w:rsidRPr="000D14B3">
        <w:t xml:space="preserve">(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32E9C0AF" w14:textId="3BB6685F" w:rsidR="005E16DC" w:rsidRPr="000D14B3" w:rsidRDefault="005E16DC" w:rsidP="00E71425">
      <w:pPr>
        <w:spacing w:line="480" w:lineRule="auto"/>
        <w:rPr>
          <w:iCs/>
        </w:rPr>
      </w:pPr>
    </w:p>
    <w:p w14:paraId="319008EE" w14:textId="5D92008C"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 </w:t>
      </w:r>
      <w:commentRangeStart w:id="21"/>
      <w:r w:rsidR="005C26B4" w:rsidRPr="000D14B3">
        <w:t>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5C26B4" w:rsidRPr="000D14B3">
        <w:t>) from April 23 – 24 2016</w:t>
      </w:r>
      <w:commentRangeEnd w:id="21"/>
      <w:r w:rsidR="006877C1">
        <w:rPr>
          <w:rStyle w:val="CommentReference"/>
          <w:rFonts w:ascii="Arial" w:eastAsia="Arial" w:hAnsi="Arial" w:cs="Arial"/>
          <w:lang w:val="en"/>
        </w:rPr>
        <w:commentReference w:id="21"/>
      </w:r>
      <w:r w:rsidR="005C26B4" w:rsidRPr="000D14B3">
        <w:t xml:space="preserve">. Finally, the DIDSON was positioned at a </w:t>
      </w:r>
      <w:commentRangeStart w:id="22"/>
      <w:r w:rsidR="005C26B4" w:rsidRPr="000D14B3">
        <w:t xml:space="preserve">narrow river segment </w:t>
      </w:r>
      <w:commentRangeEnd w:id="22"/>
      <w:r w:rsidR="006877C1">
        <w:rPr>
          <w:rStyle w:val="CommentReference"/>
          <w:rFonts w:ascii="Arial" w:eastAsia="Arial" w:hAnsi="Arial" w:cs="Arial"/>
          <w:lang w:val="en"/>
        </w:rPr>
        <w:commentReference w:id="22"/>
      </w:r>
      <w:r w:rsidR="005C26B4" w:rsidRPr="000D14B3">
        <w:t>(site N</w:t>
      </w:r>
      <w:r w:rsidR="000E74D5" w:rsidRPr="000D14B3">
        <w:t>25</w:t>
      </w:r>
      <w:r w:rsidR="005716E2" w:rsidRPr="000D14B3">
        <w:t>26</w:t>
      </w:r>
      <w:r w:rsidR="00AF2D0B" w:rsidRPr="000D14B3">
        <w:t>;</w:t>
      </w:r>
      <w:r w:rsidR="009D35DE" w:rsidRPr="000D14B3">
        <w:rPr>
          <w:color w:val="000000"/>
        </w:rPr>
        <w:t xml:space="preserve"> 51.615, -124.152</w:t>
      </w:r>
      <w:r w:rsidR="005C26B4" w:rsidRPr="000D14B3">
        <w:t xml:space="preserve">) from April 25 – 26 2016 and April </w:t>
      </w:r>
      <w:r w:rsidR="003742CE" w:rsidRPr="000D14B3">
        <w:t>29,</w:t>
      </w:r>
      <w:r w:rsidR="005C26B4" w:rsidRPr="000D14B3">
        <w:t xml:space="preserve"> 2016</w:t>
      </w:r>
      <w:r w:rsidR="00151366" w:rsidRPr="000D14B3">
        <w:t xml:space="preserve"> (site N29; </w:t>
      </w:r>
      <w:r w:rsidR="00BA2AC5" w:rsidRPr="000D14B3">
        <w:rPr>
          <w:color w:val="000000"/>
        </w:rPr>
        <w:t>51.615</w:t>
      </w:r>
      <w:r w:rsidR="00BA2AC5" w:rsidRPr="000D14B3">
        <w:t xml:space="preserve">, </w:t>
      </w:r>
      <w:r w:rsidR="00BA2AC5" w:rsidRPr="000D14B3">
        <w:rPr>
          <w:color w:val="000000"/>
        </w:rPr>
        <w:t>-124.151)</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w:t>
      </w:r>
      <w:r w:rsidR="0010260D" w:rsidRPr="000D14B3">
        <w:rPr>
          <w:iCs/>
        </w:rPr>
        <w:t>,</w:t>
      </w:r>
      <w:r w:rsidR="003F4D55" w:rsidRPr="000D14B3">
        <w:rPr>
          <w:iCs/>
        </w:rPr>
        <w:t xml:space="preserve"> and perpendicular to the flow. We used two different configurations of the DIDSON</w:t>
      </w:r>
      <w:r w:rsidR="0010260D" w:rsidRPr="000D14B3">
        <w:rPr>
          <w:iCs/>
        </w:rPr>
        <w:t>:</w:t>
      </w:r>
      <w:r w:rsidR="003F4D55" w:rsidRPr="000D14B3">
        <w:rPr>
          <w:iCs/>
        </w:rPr>
        <w:t xml:space="preserve"> the first constrained the </w:t>
      </w:r>
      <w:r w:rsidR="003F4D55" w:rsidRPr="000D14B3">
        <w:rPr>
          <w:iCs/>
        </w:rPr>
        <w:lastRenderedPageBreak/>
        <w:t xml:space="preserve">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ata collection and video 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55AB685E" w14:textId="1638F3EA" w:rsidR="00697CB8" w:rsidRPr="000D14B3" w:rsidRDefault="00440B18" w:rsidP="00E71425">
      <w:pPr>
        <w:spacing w:line="480" w:lineRule="auto"/>
        <w:rPr>
          <w:ins w:id="23" w:author="Matt Cheng" w:date="2022-03-21T08:46:00Z"/>
        </w:rPr>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E510DA" w:rsidRPr="000D14B3">
        <w:t>site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 xml:space="preserve">smolts were recorded. </w:t>
      </w:r>
    </w:p>
    <w:p w14:paraId="1DEB22BE" w14:textId="262D41B4" w:rsidR="00F2558F" w:rsidRPr="000D14B3" w:rsidRDefault="00697CB8" w:rsidP="00D2705F">
      <w:pPr>
        <w:spacing w:line="480" w:lineRule="auto"/>
      </w:pPr>
      <w:r w:rsidRPr="000D14B3">
        <w:t xml:space="preserve">Bull Trout are the </w:t>
      </w:r>
      <w:r w:rsidR="00BC2D93">
        <w:t>dominant</w:t>
      </w:r>
      <w:r w:rsidRPr="000D14B3">
        <w:t xml:space="preserve"> </w:t>
      </w:r>
      <w:r w:rsidR="00BC2D93">
        <w:t>piscivore present during the migration to feed on</w:t>
      </w:r>
      <w:r w:rsidRPr="000D14B3">
        <w:t xml:space="preserve"> smolts </w:t>
      </w:r>
      <w:r w:rsidRPr="000D14B3">
        <w:fldChar w:fldCharType="begin"/>
      </w:r>
      <w:r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Pr="000D14B3">
        <w:fldChar w:fldCharType="separate"/>
      </w:r>
      <w:r w:rsidRPr="000D14B3">
        <w:rPr>
          <w:noProof/>
        </w:rPr>
        <w:t>(Furey et al. 2015, 2016b)</w:t>
      </w:r>
      <w:r w:rsidRPr="000D14B3">
        <w:fldChar w:fldCharType="end"/>
      </w:r>
      <w:r w:rsidR="00BC2D93">
        <w:t xml:space="preserve"> and are generally much larger in body size </w:t>
      </w:r>
      <w:r w:rsidR="00DA2C3E">
        <w:t>than other fishes present at lower abundances</w:t>
      </w:r>
      <w:r w:rsidRPr="000D14B3">
        <w:t xml:space="preserve"> (mountain whitefish and rainbow trout primarily)</w:t>
      </w:r>
      <w:r w:rsidR="00DA2C3E">
        <w:t xml:space="preserve"> and thus generally identifiable on the DIDSON. Sockeye Salmon smolts present as “clouds” of small fish on the DIDSON and are easily identifiable.</w:t>
      </w:r>
      <w:r w:rsidRPr="000D14B3">
        <w:t xml:space="preserve"> </w:t>
      </w:r>
      <w:r w:rsidR="008F57DD" w:rsidRPr="000D14B3">
        <w:t xml:space="preserve">Bull Trout were identified based on their body shape (elongated) and large size </w:t>
      </w:r>
      <w:r w:rsidR="00DA2C3E">
        <w:t xml:space="preserve">(generally </w:t>
      </w:r>
      <w:r w:rsidR="00E67067">
        <w:t>25</w:t>
      </w:r>
      <w:r w:rsidR="00BA12B5">
        <w:t xml:space="preserve"> </w:t>
      </w:r>
      <w:r w:rsidR="00DA2C3E">
        <w:t xml:space="preserve">cm – </w:t>
      </w:r>
      <w:r w:rsidR="00E67067">
        <w:t>86</w:t>
      </w:r>
      <w:r w:rsidR="00BA12B5">
        <w:t xml:space="preserve"> </w:t>
      </w:r>
      <w:r w:rsidR="00DA2C3E">
        <w:t>cm as measured from DIDSON footage)</w:t>
      </w:r>
      <w:r w:rsidR="0088195D">
        <w:t>.</w:t>
      </w:r>
    </w:p>
    <w:p w14:paraId="7508906E" w14:textId="1A633DD8" w:rsidR="00064CB0" w:rsidRPr="000D14B3" w:rsidRDefault="00064CB0" w:rsidP="00F2558F">
      <w:pPr>
        <w:spacing w:line="480" w:lineRule="auto"/>
        <w:ind w:firstLine="720"/>
      </w:pPr>
      <w:commentRangeStart w:id="24"/>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commentRangeStart w:id="25"/>
      <w:r w:rsidR="0009314F" w:rsidRPr="000D14B3">
        <w:t>Recorded observations of interactions between Bull Trout and smolts were standardized to per m</w:t>
      </w:r>
      <w:r w:rsidR="0009314F" w:rsidRPr="000D14B3">
        <w:rPr>
          <w:vertAlign w:val="superscript"/>
        </w:rPr>
        <w:t xml:space="preserve">2 </w:t>
      </w:r>
      <w:r w:rsidR="0009314F" w:rsidRPr="000D14B3">
        <w:t>because the window length</w:t>
      </w:r>
      <w:r w:rsidR="00B668BE" w:rsidRPr="000D14B3">
        <w:t xml:space="preserve"> of the DIDSON</w:t>
      </w:r>
      <w:r w:rsidR="0009314F" w:rsidRPr="000D14B3">
        <w:t xml:space="preserve"> </w:t>
      </w:r>
      <w:commentRangeEnd w:id="25"/>
      <w:r w:rsidR="00496CB7">
        <w:rPr>
          <w:rStyle w:val="CommentReference"/>
          <w:rFonts w:ascii="Arial" w:eastAsia="Arial" w:hAnsi="Arial" w:cs="Arial"/>
          <w:lang w:val="en"/>
        </w:rPr>
        <w:commentReference w:id="25"/>
      </w:r>
      <w:r w:rsidR="0009314F" w:rsidRPr="000D14B3">
        <w:t xml:space="preserve">(~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w:t>
      </w:r>
      <w:r w:rsidR="0009314F" w:rsidRPr="000D14B3">
        <w:lastRenderedPageBreak/>
        <w:t xml:space="preserve">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commentRangeEnd w:id="24"/>
      <w:r w:rsidR="006877C1">
        <w:rPr>
          <w:rStyle w:val="CommentReference"/>
          <w:rFonts w:ascii="Arial" w:eastAsia="Arial" w:hAnsi="Arial" w:cs="Arial"/>
          <w:lang w:val="en"/>
        </w:rPr>
        <w:commentReference w:id="24"/>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Data 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
    <w:p w14:paraId="71B8C910" w14:textId="77777777" w:rsidR="00F56E5C" w:rsidRPr="000D14B3" w:rsidRDefault="00F56E5C" w:rsidP="00EB12EA"/>
    <w:p w14:paraId="39EC6459" w14:textId="45F3123E" w:rsidR="005E16DC" w:rsidRPr="000D14B3" w:rsidRDefault="00BA0C20" w:rsidP="005854A5">
      <w:pPr>
        <w:spacing w:line="480" w:lineRule="auto"/>
      </w:pPr>
      <w:commentRangeStart w:id="26"/>
      <w:r w:rsidRPr="000D14B3">
        <w:t xml:space="preserve">Kruskal-Wallis rank sum tests </w:t>
      </w:r>
      <w:commentRangeEnd w:id="26"/>
      <w:r w:rsidR="00496CB7">
        <w:rPr>
          <w:rStyle w:val="CommentReference"/>
          <w:rFonts w:ascii="Arial" w:eastAsia="Arial" w:hAnsi="Arial" w:cs="Arial"/>
          <w:lang w:val="en"/>
        </w:rPr>
        <w:commentReference w:id="26"/>
      </w:r>
      <w:r w:rsidRPr="000D14B3">
        <w:t>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Pr="000D14B3">
        <w:t xml:space="preserve"> across</w:t>
      </w:r>
      <w:r w:rsidR="00EA22B1" w:rsidRPr="000D14B3">
        <w:t xml:space="preserve"> all</w:t>
      </w:r>
      <w:r w:rsidRPr="000D14B3">
        <w:t xml:space="preserve"> </w:t>
      </w:r>
      <w:r w:rsidR="0081769E" w:rsidRPr="000D14B3">
        <w:t>deployments</w:t>
      </w:r>
      <w:r w:rsidRPr="000D14B3">
        <w:t xml:space="preserve">. </w:t>
      </w:r>
      <w:r w:rsidR="00A6603B" w:rsidRPr="000D14B3">
        <w:t xml:space="preserve">Note that </w:t>
      </w:r>
      <w:r w:rsidR="00EE5B03" w:rsidRPr="000D14B3">
        <w:t>intervals</w:t>
      </w:r>
      <w:r w:rsidR="00A6603B" w:rsidRPr="000D14B3">
        <w:t xml:space="preserve"> </w:t>
      </w:r>
      <w:r w:rsidR="00E52ED3" w:rsidRPr="000D14B3">
        <w:t xml:space="preserve">that contained 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5"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time period when smolts were not migrating 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5CA1A473" w14:textId="40BA5CC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lastRenderedPageBreak/>
        <w:t xml:space="preserve">standardized </w:t>
      </w:r>
      <w:r w:rsidRPr="000D14B3">
        <w:rPr>
          <w:color w:val="202124"/>
          <w:highlight w:val="white"/>
        </w:rPr>
        <w:t xml:space="preserve">interactions observed between smolts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Pr="000D14B3">
        <w:rPr>
          <w:color w:val="202124"/>
          <w:highlight w:val="white"/>
        </w:rPr>
        <w:t>)</w:t>
      </w:r>
      <w:r w:rsidR="00322712" w:rsidRPr="000D14B3">
        <w:rPr>
          <w:color w:val="202124"/>
          <w:highlight w:val="white"/>
        </w:rPr>
        <w:t xml:space="preserve"> (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27" w:name="_Hlk98241088"/>
      <w:r w:rsidR="003F7EFA" w:rsidRPr="000D14B3">
        <w:rPr>
          <w:i/>
          <w:iCs/>
          <w:color w:val="202124"/>
        </w:rPr>
        <w:t>P</w:t>
      </w:r>
      <w:bookmarkEnd w:id="27"/>
      <w:r w:rsidR="003F7EFA" w:rsidRPr="000D14B3">
        <w:rPr>
          <w:i/>
          <w:iCs/>
          <w:color w:val="202124"/>
        </w:rPr>
        <w:t xml:space="preserve"> </w:t>
      </w:r>
      <w:r w:rsidR="003F7EFA" w:rsidRPr="000D14B3">
        <w:rPr>
          <w:color w:val="202124"/>
        </w:rPr>
        <w:t>&lt; 0.01) (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1C4B224E" w:rsidR="003336BE" w:rsidRPr="000D14B3" w:rsidRDefault="003336BE" w:rsidP="00E71425">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lastRenderedPageBreak/>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1340C0BA"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commentRangeStart w:id="28"/>
      <w:r w:rsidR="00907F6C" w:rsidRPr="000D14B3">
        <w:rPr>
          <w:color w:val="202124"/>
          <w:highlight w:val="white"/>
        </w:rPr>
        <w:t xml:space="preserve">respond by interacting with smolts </w:t>
      </w:r>
      <w:r w:rsidRPr="000D14B3">
        <w:rPr>
          <w:color w:val="202124"/>
          <w:highlight w:val="white"/>
        </w:rPr>
        <w:t>during nighttime</w:t>
      </w:r>
      <w:commentRangeEnd w:id="28"/>
      <w:r w:rsidR="005E4458">
        <w:rPr>
          <w:rStyle w:val="CommentReference"/>
          <w:rFonts w:ascii="Arial" w:eastAsia="Arial" w:hAnsi="Arial" w:cs="Arial"/>
          <w:lang w:val="en"/>
        </w:rPr>
        <w:commentReference w:id="28"/>
      </w:r>
      <w:r w:rsidRPr="000D14B3">
        <w:rPr>
          <w:color w:val="202124"/>
          <w:highlight w:val="white"/>
        </w:rPr>
        <w:t xml:space="preserve"> (when smolt migration is densest)</w:t>
      </w:r>
      <w:r w:rsidR="00907F6C" w:rsidRPr="000D14B3">
        <w:rPr>
          <w:color w:val="202124"/>
          <w:highlight w:val="white"/>
        </w:rPr>
        <w:t>,</w:t>
      </w:r>
      <w:r w:rsidRPr="000D14B3">
        <w:rPr>
          <w:color w:val="202124"/>
          <w:highlight w:val="white"/>
        </w:rPr>
        <w:t xml:space="preserve"> demonstrating that Bull Trout </w:t>
      </w:r>
      <w:r w:rsidR="00452573" w:rsidRPr="000D14B3">
        <w:rPr>
          <w:color w:val="202124"/>
          <w:highlight w:val="white"/>
        </w:rPr>
        <w:t xml:space="preserve">likely </w:t>
      </w:r>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commentRangeStart w:id="29"/>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 xml:space="preserve">confirm actual predation events or </w:t>
      </w:r>
      <w:r w:rsidRPr="000D14B3">
        <w:rPr>
          <w:color w:val="202124"/>
          <w:highlight w:val="white"/>
        </w:rPr>
        <w:t xml:space="preserve">quantify the number of smolts consumed, and the effectiveness of synergized nocturnal movements of smolts </w:t>
      </w:r>
      <w:commentRangeEnd w:id="29"/>
      <w:r w:rsidR="00496CB7">
        <w:rPr>
          <w:rStyle w:val="CommentReference"/>
          <w:rFonts w:ascii="Arial" w:eastAsia="Arial" w:hAnsi="Arial" w:cs="Arial"/>
          <w:lang w:val="en"/>
        </w:rPr>
        <w:commentReference w:id="29"/>
      </w:r>
      <w:r w:rsidRPr="000D14B3">
        <w:rPr>
          <w:color w:val="202124"/>
          <w:highlight w:val="white"/>
        </w:rPr>
        <w:t>(</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xml:space="preserve">; </w:t>
      </w:r>
      <w:proofErr w:type="spellStart"/>
      <w:r w:rsidR="00BD6714" w:rsidRPr="000D14B3">
        <w:rPr>
          <w:color w:val="202124"/>
          <w:highlight w:val="white"/>
        </w:rPr>
        <w:t>Furey</w:t>
      </w:r>
      <w:proofErr w:type="spellEnd"/>
      <w:r w:rsidR="00BD6714" w:rsidRPr="000D14B3">
        <w:rPr>
          <w:color w:val="202124"/>
          <w:highlight w:val="white"/>
        </w:rPr>
        <w:t xml:space="preserve"> et al. 2016a; </w:t>
      </w:r>
      <w:proofErr w:type="spellStart"/>
      <w:r w:rsidR="00BD6714" w:rsidRPr="000D14B3">
        <w:rPr>
          <w:color w:val="202124"/>
          <w:highlight w:val="white"/>
        </w:rPr>
        <w:t>Furey</w:t>
      </w:r>
      <w:proofErr w:type="spellEnd"/>
      <w:r w:rsidR="00BD6714" w:rsidRPr="000D14B3">
        <w:rPr>
          <w:color w:val="202124"/>
          <w:highlight w:val="white"/>
        </w:rPr>
        <w:t xml:space="preserve">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1898C357" w:rsidR="00BF3D35" w:rsidRPr="000D14B3" w:rsidRDefault="006E5C1D" w:rsidP="00E71425">
      <w:pPr>
        <w:spacing w:line="480" w:lineRule="auto"/>
        <w:rPr>
          <w:color w:val="202124"/>
          <w:highlight w:val="white"/>
        </w:rPr>
      </w:pPr>
      <w:r w:rsidRPr="000D14B3">
        <w:rPr>
          <w:color w:val="202124"/>
          <w:highlight w:val="white"/>
        </w:rPr>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r w:rsidR="00571B1B" w:rsidRPr="000D14B3">
        <w:rPr>
          <w:color w:val="202124"/>
          <w:highlight w:val="white"/>
        </w:rPr>
        <w:t xml:space="preserve"> (Fig. 3E)</w:t>
      </w:r>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appears smolt-Bull Trout 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 xml:space="preserve">and it appears that </w:t>
      </w:r>
      <w:commentRangeStart w:id="30"/>
      <w:r w:rsidR="00B1709D" w:rsidRPr="000D14B3">
        <w:rPr>
          <w:color w:val="202124"/>
          <w:highlight w:val="white"/>
        </w:rPr>
        <w:t xml:space="preserve">fine-scale behaviors </w:t>
      </w:r>
      <w:commentRangeEnd w:id="30"/>
      <w:r w:rsidR="005E4458">
        <w:rPr>
          <w:rStyle w:val="CommentReference"/>
          <w:rFonts w:ascii="Arial" w:eastAsia="Arial" w:hAnsi="Arial" w:cs="Arial"/>
          <w:lang w:val="en"/>
        </w:rPr>
        <w:commentReference w:id="30"/>
      </w:r>
      <w:r w:rsidR="00C61049" w:rsidRPr="000D14B3">
        <w:rPr>
          <w:color w:val="202124"/>
          <w:highlight w:val="white"/>
        </w:rPr>
        <w:t xml:space="preserve">likely </w:t>
      </w:r>
      <w:r w:rsidR="00B1709D" w:rsidRPr="000D14B3">
        <w:rPr>
          <w:color w:val="202124"/>
          <w:highlight w:val="white"/>
        </w:rPr>
        <w:t xml:space="preserve">reflect these observations of </w:t>
      </w:r>
      <w:r w:rsidR="00B1709D" w:rsidRPr="000D14B3">
        <w:rPr>
          <w:color w:val="202124"/>
          <w:highlight w:val="white"/>
        </w:rPr>
        <w:lastRenderedPageBreak/>
        <w:t>feeding intensity</w:t>
      </w:r>
      <w:r w:rsidR="00BF3D35" w:rsidRPr="000D14B3">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high-resolution telemetry tracking.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unit, we were unable to compare differences in predator-prey interactions between or among sites simultaneously. </w:t>
      </w:r>
    </w:p>
    <w:p w14:paraId="037F503F" w14:textId="3070A5F8" w:rsidR="0003245F"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B19C0" w:rsidRPr="000D14B3">
        <w:rPr>
          <w:color w:val="202124"/>
          <w:highlight w:val="white"/>
        </w:rPr>
        <w:t xml:space="preserve"> </w:t>
      </w:r>
    </w:p>
    <w:p w14:paraId="6C9BDE74" w14:textId="082FD328" w:rsidR="00F67F70" w:rsidRPr="000D14B3" w:rsidRDefault="009E2EFA" w:rsidP="00E71425">
      <w:pPr>
        <w:spacing w:line="480" w:lineRule="auto"/>
        <w:rPr>
          <w:color w:val="202124"/>
          <w:highlight w:val="white"/>
        </w:rPr>
      </w:pPr>
      <w:r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Pr="000D14B3">
        <w:rPr>
          <w:color w:val="202124"/>
          <w:highlight w:val="white"/>
        </w:rPr>
        <w:fldChar w:fldCharType="end"/>
      </w:r>
      <w:r w:rsidRPr="000D14B3">
        <w:rPr>
          <w:color w:val="202124"/>
          <w:highlight w:val="white"/>
        </w:rPr>
        <w:t>.</w:t>
      </w:r>
    </w:p>
    <w:p w14:paraId="1186DDFA" w14:textId="61BFF7C0" w:rsidR="00A9665A" w:rsidRPr="000D14B3" w:rsidRDefault="007B2D91" w:rsidP="00E71425">
      <w:pPr>
        <w:spacing w:line="480" w:lineRule="auto"/>
      </w:pPr>
      <w:r w:rsidRPr="000D14B3">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 xml:space="preserve">or experiencing specific infections </w:t>
      </w:r>
    </w:p>
    <w:p w14:paraId="3E15CFC4" w14:textId="154C9E10" w:rsidR="00054822" w:rsidRPr="000D14B3" w:rsidRDefault="005A6DB0" w:rsidP="00E71425">
      <w:pPr>
        <w:spacing w:line="480" w:lineRule="auto"/>
      </w:pPr>
      <w:r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Pr="000D14B3">
        <w:fldChar w:fldCharType="separate"/>
      </w:r>
      <w:r w:rsidR="00D119AF" w:rsidRPr="000D14B3">
        <w:rPr>
          <w:noProof/>
        </w:rPr>
        <w:t>(Miller et al. 2014; Jeffries et al. 2014; Furey et al. 2021a)</w:t>
      </w:r>
      <w:r w:rsidRPr="000D14B3">
        <w:fldChar w:fldCharType="end"/>
      </w:r>
      <w:r w:rsidRPr="000D14B3">
        <w:t xml:space="preserve"> </w:t>
      </w:r>
      <w:r w:rsidR="007B2D91" w:rsidRPr="000D14B3">
        <w:t xml:space="preserve">can experience increased predation or mortality. </w:t>
      </w:r>
      <w:r w:rsidR="00C27D87" w:rsidRPr="000D14B3">
        <w:t>Further r</w:t>
      </w:r>
      <w:r w:rsidR="007B2D91" w:rsidRPr="000D14B3">
        <w:t>esearch could attempt to quantify</w:t>
      </w:r>
      <w:r w:rsidR="00C27D87" w:rsidRPr="000D14B3">
        <w:t xml:space="preserve"> behavioral mechanisms of predation-based selection processes and how such selection might be </w:t>
      </w:r>
      <w:r w:rsidR="007B2D91" w:rsidRPr="000D14B3">
        <w:t xml:space="preserve">affected by anthropogenic structures. </w:t>
      </w:r>
    </w:p>
    <w:p w14:paraId="72E1AD55" w14:textId="0AF0E058"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w:t>
      </w:r>
      <w:commentRangeStart w:id="31"/>
      <w:r w:rsidRPr="000D14B3">
        <w:rPr>
          <w:color w:val="202124"/>
          <w:highlight w:val="white"/>
        </w:rPr>
        <w:t xml:space="preserve">landscapes </w:t>
      </w:r>
      <w:ins w:id="32" w:author="Healy, Stephen" w:date="2022-04-14T14:56:00Z">
        <w:r w:rsidR="005E4458">
          <w:rPr>
            <w:color w:val="202124"/>
            <w:highlight w:val="white"/>
          </w:rPr>
          <w:t xml:space="preserve">can </w:t>
        </w:r>
      </w:ins>
      <w:r w:rsidRPr="000D14B3">
        <w:rPr>
          <w:color w:val="202124"/>
          <w:highlight w:val="white"/>
        </w:rPr>
        <w:t>influence the risk landscape for migratory animals</w:t>
      </w:r>
      <w:r w:rsidR="00914C1A" w:rsidRPr="000D14B3">
        <w:rPr>
          <w:color w:val="202124"/>
          <w:highlight w:val="white"/>
        </w:rPr>
        <w:t xml:space="preserve"> </w:t>
      </w:r>
      <w:commentRangeEnd w:id="31"/>
      <w:r w:rsidR="005E4458">
        <w:rPr>
          <w:rStyle w:val="CommentReference"/>
          <w:rFonts w:ascii="Arial" w:eastAsia="Arial" w:hAnsi="Arial" w:cs="Arial"/>
          <w:lang w:val="en"/>
        </w:rPr>
        <w:commentReference w:id="31"/>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 xml:space="preserve">(Blackwell and </w:t>
      </w:r>
      <w:r w:rsidR="00D119AF" w:rsidRPr="000D14B3">
        <w:rPr>
          <w:noProof/>
          <w:color w:val="202124"/>
          <w:highlight w:val="white"/>
        </w:rPr>
        <w:lastRenderedPageBreak/>
        <w:t>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w:t>
      </w:r>
      <w:proofErr w:type="spellStart"/>
      <w:r w:rsidR="0085174F">
        <w:rPr>
          <w:color w:val="202124"/>
          <w:highlight w:val="white"/>
        </w:rPr>
        <w:t>Furey</w:t>
      </w:r>
      <w:proofErr w:type="spellEnd"/>
      <w:r w:rsidR="0085174F">
        <w:rPr>
          <w:color w:val="202124"/>
          <w:highlight w:val="white"/>
        </w:rPr>
        <w:t xml:space="preserve">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8C7D176" w:rsidR="00405AA6" w:rsidRPr="006035F2" w:rsidRDefault="00405AA6">
      <w:pPr>
        <w:pStyle w:val="Heading1"/>
        <w:rPr>
          <w:rFonts w:ascii="Times New Roman" w:hAnsi="Times New Roman" w:cs="Times New Roman"/>
          <w:color w:val="000000" w:themeColor="text1"/>
          <w:sz w:val="24"/>
          <w:szCs w:val="24"/>
          <w:highlight w:val="white"/>
        </w:rPr>
      </w:pPr>
      <w:r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t xml:space="preserve">During field work, </w:t>
      </w:r>
      <w:proofErr w:type="spellStart"/>
      <w:r w:rsidR="007E20F9" w:rsidRPr="000D14B3">
        <w:rPr>
          <w:color w:val="202124"/>
          <w:highlight w:val="white"/>
        </w:rPr>
        <w:t>Furey</w:t>
      </w:r>
      <w:proofErr w:type="spellEnd"/>
      <w:r w:rsidR="007E20F9" w:rsidRPr="000D14B3">
        <w:rPr>
          <w:color w:val="202124"/>
          <w:highlight w:val="white"/>
        </w:rPr>
        <w:t xml:space="preserve"> was supported via the Vanier Canada Graduate Scholarships Program.</w:t>
      </w:r>
      <w:r w:rsidR="006035F2">
        <w:rPr>
          <w:color w:val="202124"/>
          <w:highlight w:val="white"/>
        </w:rPr>
        <w:t xml:space="preserve"> </w:t>
      </w:r>
      <w:proofErr w:type="spellStart"/>
      <w:r w:rsidR="006035F2">
        <w:rPr>
          <w:color w:val="202124"/>
          <w:highlight w:val="white"/>
        </w:rPr>
        <w:t>Furey</w:t>
      </w:r>
      <w:proofErr w:type="spellEnd"/>
      <w:r w:rsidR="006035F2">
        <w:rPr>
          <w:color w:val="202124"/>
          <w:highlight w:val="white"/>
        </w:rPr>
        <w:t xml:space="preserve">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0EF8CF22" w14:textId="77777777" w:rsidR="0090388D" w:rsidRPr="0090388D" w:rsidRDefault="00F1649E" w:rsidP="0090388D">
      <w:pPr>
        <w:pStyle w:val="Bibliography"/>
      </w:pPr>
      <w:r w:rsidRPr="000D14B3">
        <w:rPr>
          <w:highlight w:val="white"/>
        </w:rPr>
        <w:fldChar w:fldCharType="begin"/>
      </w:r>
      <w:r w:rsidR="0090388D">
        <w:rPr>
          <w:highlight w:val="white"/>
        </w:rPr>
        <w:instrText xml:space="preserve"> ADDIN ZOTERO_BIBL {"uncited":[],"omitted":[],"custom":[]} CSL_BIBLIOGRAPHY </w:instrText>
      </w:r>
      <w:r w:rsidRPr="000D14B3">
        <w:rPr>
          <w:highlight w:val="white"/>
        </w:rPr>
        <w:fldChar w:fldCharType="separate"/>
      </w:r>
      <w:r w:rsidR="0090388D" w:rsidRPr="0090388D">
        <w:t>Beamesderfer, R. C. P., D. L. Ward, and A. A. Nigro. 1996. Evaluation of the biological basis for a predator control program on northern squawfish (Ptychocheilus oregonensis) in the Columbia and Snake rivers. Canadian Journal of Fisheries and Aquatic Sciences 53:2898–2908.</w:t>
      </w:r>
    </w:p>
    <w:p w14:paraId="7A2F009F" w14:textId="77777777" w:rsidR="0090388D" w:rsidRPr="0090388D" w:rsidRDefault="0090388D" w:rsidP="0090388D">
      <w:pPr>
        <w:pStyle w:val="Bibliography"/>
      </w:pPr>
      <w:r w:rsidRPr="0090388D">
        <w:t>Blackwell, B. F., and F. Juanes. 1998. Predation on Atlantic Salmon Smolts by Striped Bass after Dam Passage. North American Journal of Fisheries Management 18(4):936–939.</w:t>
      </w:r>
    </w:p>
    <w:p w14:paraId="7837D995" w14:textId="77777777" w:rsidR="0090388D" w:rsidRPr="0090388D" w:rsidRDefault="0090388D" w:rsidP="0090388D">
      <w:pPr>
        <w:pStyle w:val="Bibliography"/>
      </w:pPr>
      <w:r w:rsidRPr="0090388D">
        <w:t>Bradford, M. J., B. J. Pyper, and K. S. Shortreed. 2000. Biological Responses of Sockeye Salmon to the Fertilization of Chilko Lake, a Large Lake in the Interior of British Columbia. North American Journal of Fisheries Management 20:661–671.</w:t>
      </w:r>
    </w:p>
    <w:p w14:paraId="11A312DB" w14:textId="77777777" w:rsidR="0090388D" w:rsidRPr="0090388D" w:rsidRDefault="0090388D" w:rsidP="0090388D">
      <w:pPr>
        <w:pStyle w:val="Bibliography"/>
      </w:pPr>
      <w:r w:rsidRPr="0090388D">
        <w:t>Burwen, D. L., S. J. Fleischman, and J. D. Miller. 2010. Accuracy and Precision of Salmon Length Estimates Taken from DIDSON Sonar Images. Transactions of the American Fisheries Society 139(5):1306–1314.</w:t>
      </w:r>
    </w:p>
    <w:p w14:paraId="38171A6D" w14:textId="77777777" w:rsidR="0090388D" w:rsidRPr="0090388D" w:rsidRDefault="0090388D" w:rsidP="0090388D">
      <w:pPr>
        <w:pStyle w:val="Bibliography"/>
      </w:pPr>
      <w:r w:rsidRPr="0090388D">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695D8A48" w14:textId="77777777" w:rsidR="0090388D" w:rsidRPr="0090388D" w:rsidRDefault="0090388D" w:rsidP="0090388D">
      <w:pPr>
        <w:pStyle w:val="Bibliography"/>
      </w:pPr>
      <w:r w:rsidRPr="0090388D">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448EDF52" w14:textId="77777777" w:rsidR="0090388D" w:rsidRPr="0090388D" w:rsidRDefault="0090388D" w:rsidP="0090388D">
      <w:pPr>
        <w:pStyle w:val="Bibliography"/>
      </w:pPr>
      <w:r w:rsidRPr="0090388D">
        <w:lastRenderedPageBreak/>
        <w:t>Davis, J. P., E. T. Schultz, and J. C. Vokoun. 2012. Striped Bass Consumption of Blueback Herring during Vernal Riverine Migrations: Does Relaxing Harvest Restrictions on a Predator Help Conserve a Prey Species of Concern? Marine and Coastal Fisheries 4(1):239–251.</w:t>
      </w:r>
    </w:p>
    <w:p w14:paraId="381A2D99" w14:textId="77777777" w:rsidR="0090388D" w:rsidRPr="0090388D" w:rsidRDefault="0090388D" w:rsidP="0090388D">
      <w:pPr>
        <w:pStyle w:val="Bibliography"/>
      </w:pPr>
      <w:r w:rsidRPr="0090388D">
        <w:t>Duffy, E. J., and D. A. Beauchamp. 2008. Seasonal Patterns of Predation on Juvenile Pacific Salmon by Anadromous Cutthroat Trout in Puget Sound. Transactions of the American Fisheries Society 137(1):165–181.</w:t>
      </w:r>
    </w:p>
    <w:p w14:paraId="5F541422" w14:textId="77777777" w:rsidR="0090388D" w:rsidRPr="0090388D" w:rsidRDefault="0090388D" w:rsidP="0090388D">
      <w:pPr>
        <w:pStyle w:val="Bibliography"/>
      </w:pPr>
      <w:r w:rsidRPr="0090388D">
        <w:t>Flávio, H., P. Caballero, N. Jepsen, and K. Aarestrup. 2021. Atlantic salmon living on the edge: Smolt behaviour and survival during seaward migration in River Minho. Ecology of Freshwater Fish 30(1):61–72.</w:t>
      </w:r>
    </w:p>
    <w:p w14:paraId="3795361E" w14:textId="77777777" w:rsidR="0090388D" w:rsidRPr="0090388D" w:rsidRDefault="0090388D" w:rsidP="0090388D">
      <w:pPr>
        <w:pStyle w:val="Bibliography"/>
      </w:pPr>
      <w:r w:rsidRPr="0090388D">
        <w:t>Furey, N. B., A. L. Bass, K. M. Miller, S. Li, A. G. Lotto, S. J. Healy, S. M. Drenner, and S. G. Hinch. 2021a. Infected juvenile salmon can experience increased predation during freshwater migration. Royal Society Open Science 8(3):rsos.201522, 201522.</w:t>
      </w:r>
    </w:p>
    <w:p w14:paraId="7249E799" w14:textId="77777777" w:rsidR="0090388D" w:rsidRPr="0090388D" w:rsidRDefault="0090388D" w:rsidP="0090388D">
      <w:pPr>
        <w:pStyle w:val="Bibliography"/>
      </w:pPr>
      <w:r w:rsidRPr="0090388D">
        <w:t>Furey, N. B., and S. G. Hinch. 2017. Bull Trout Movements Match the Life History of Sockeye Salmon: Consumers Can Exploit Seasonally Distinct Resource Pulses. Transactions of the American Fisheries Society 146(3):450–461.</w:t>
      </w:r>
    </w:p>
    <w:p w14:paraId="1846DC75" w14:textId="77777777" w:rsidR="0090388D" w:rsidRPr="0090388D" w:rsidRDefault="0090388D" w:rsidP="0090388D">
      <w:pPr>
        <w:pStyle w:val="Bibliography"/>
      </w:pPr>
      <w:r w:rsidRPr="0090388D">
        <w:t>Furey, N. B., S. G. Hinch, A. L. Bass, C. T. Middleton, V. Minke-Martin, and A. G. Lotto. 2016a. Predator swamping reduces predation risk during nocturnal migration of juvenile salmon in a high-mortality landscape. Journal of Animal Ecology 85(4):948–959.</w:t>
      </w:r>
    </w:p>
    <w:p w14:paraId="7184425A" w14:textId="77777777" w:rsidR="0090388D" w:rsidRPr="0090388D" w:rsidRDefault="0090388D" w:rsidP="0090388D">
      <w:pPr>
        <w:pStyle w:val="Bibliography"/>
      </w:pPr>
      <w:r w:rsidRPr="0090388D">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79F26C54" w14:textId="77777777" w:rsidR="0090388D" w:rsidRPr="0090388D" w:rsidRDefault="0090388D" w:rsidP="0090388D">
      <w:pPr>
        <w:pStyle w:val="Bibliography"/>
      </w:pPr>
      <w:r w:rsidRPr="0090388D">
        <w:lastRenderedPageBreak/>
        <w:t>Furey, N. B., S. G. Hinch, M. G. Mesa, and D. A. Beauchamp. 2016b. Piscivorous fish exhibit temperature-influenced binge feeding during an annual prey pulse. Journal of Animal Ecology 85(5):1307–1317.</w:t>
      </w:r>
    </w:p>
    <w:p w14:paraId="6432D99C" w14:textId="77777777" w:rsidR="0090388D" w:rsidRPr="0090388D" w:rsidRDefault="0090388D" w:rsidP="0090388D">
      <w:pPr>
        <w:pStyle w:val="Bibliography"/>
      </w:pPr>
      <w:r w:rsidRPr="0090388D">
        <w:t>Furey, N. B., E. G. Martins, and S. G. Hinch. 2021b. Migratory salmon smolts exhibit consistent interannual depensatory predator swamping: Effects on telemetry‐based survival estimates. Ecology of Freshwater Fish 30(1):18–30.</w:t>
      </w:r>
    </w:p>
    <w:p w14:paraId="0DD322B2" w14:textId="77777777" w:rsidR="0090388D" w:rsidRPr="0090388D" w:rsidRDefault="0090388D" w:rsidP="0090388D">
      <w:pPr>
        <w:pStyle w:val="Bibliography"/>
      </w:pPr>
      <w:r w:rsidRPr="0090388D">
        <w:t>Gislason, G., E. Lam, G. Knapp, and M. Guettabi. 2017. Economic Impacts of Pacific Salmon Fisheries. Report to the Pacific Salmon Commission GSGislason&amp;Associates Ltd.</w:t>
      </w:r>
    </w:p>
    <w:p w14:paraId="77E6C527" w14:textId="77777777" w:rsidR="0090388D" w:rsidRPr="0090388D" w:rsidRDefault="0090388D" w:rsidP="0090388D">
      <w:pPr>
        <w:pStyle w:val="Bibliography"/>
      </w:pPr>
      <w:r w:rsidRPr="0090388D">
        <w:t xml:space="preserve">Haraldstad, T., F. Kroglund, T. Kristensen, B. Jonsson, and T. O. Haugen. 2017. Diel migration pattern of Atlantic salmon ( </w:t>
      </w:r>
      <w:r w:rsidRPr="0090388D">
        <w:rPr>
          <w:i/>
          <w:iCs/>
        </w:rPr>
        <w:t>Salmo salar</w:t>
      </w:r>
      <w:r w:rsidRPr="0090388D">
        <w:t xml:space="preserve"> ) and sea trout ( </w:t>
      </w:r>
      <w:r w:rsidRPr="0090388D">
        <w:rPr>
          <w:i/>
          <w:iCs/>
        </w:rPr>
        <w:t>Salmo trutta</w:t>
      </w:r>
      <w:r w:rsidRPr="0090388D">
        <w:t xml:space="preserve"> ) smolts: an assessment of environmental cues. Ecology of Freshwater Fish 26(4):541–551.</w:t>
      </w:r>
    </w:p>
    <w:p w14:paraId="6B2655BD" w14:textId="77777777" w:rsidR="0090388D" w:rsidRPr="0090388D" w:rsidRDefault="0090388D" w:rsidP="0090388D">
      <w:pPr>
        <w:pStyle w:val="Bibliography"/>
      </w:pPr>
      <w:r w:rsidRPr="0090388D">
        <w:t>Ibbotson, A. T., W. R. C. Beaumont, and A. C. Pinder. 2011. A size-dependent migration strategy in Atlantic salmon smolts: Small smolts favour nocturnal migration. Environmental Biology of Fishes 92(2):151–157.</w:t>
      </w:r>
    </w:p>
    <w:p w14:paraId="38B41525" w14:textId="77777777" w:rsidR="0090388D" w:rsidRPr="0090388D" w:rsidRDefault="0090388D" w:rsidP="0090388D">
      <w:pPr>
        <w:pStyle w:val="Bibliography"/>
      </w:pPr>
      <w:r w:rsidRPr="0090388D">
        <w:t>Ibbotson, A. T., W. R. C. Beaumont, A. Pinder, S. Welton, and M. Ladle. 2006. Diel migration patterns of Atlantic salmon smolts with particular reference to the absence of crepuscular migration. Ecology of Freshwater Fish 15(4):544–551.</w:t>
      </w:r>
    </w:p>
    <w:p w14:paraId="6F9BEC0E" w14:textId="77777777" w:rsidR="0090388D" w:rsidRPr="0090388D" w:rsidRDefault="0090388D" w:rsidP="0090388D">
      <w:pPr>
        <w:pStyle w:val="Bibliography"/>
      </w:pPr>
      <w:r w:rsidRPr="0090388D">
        <w:t>Irvine, J. R., and S. A. Akenhead. 2013. Understanding Smolt Survival Trends in Sockeye Salmon. Marine and Coastal Fisheries 5(1):303–328.</w:t>
      </w:r>
    </w:p>
    <w:p w14:paraId="4BBBB717" w14:textId="77777777" w:rsidR="0090388D" w:rsidRPr="0090388D" w:rsidRDefault="0090388D" w:rsidP="0090388D">
      <w:pPr>
        <w:pStyle w:val="Bibliography"/>
      </w:pPr>
      <w:r w:rsidRPr="0090388D">
        <w:t>Jeffries, K. M., S. G. Hinch, M. K. Gale, T. D. Clark, A. G. Lotto, M. T. Casselman, S. Li, E. L. Rechisky, A. D. Porter, D. W. Welch, and K. M. Miller. 2014. Immune response genes and pathogen presence predict migration survival in wild salmon smolts. Molecular Ecology 23(23):5803–5815.</w:t>
      </w:r>
    </w:p>
    <w:p w14:paraId="7B6BDDAB" w14:textId="77777777" w:rsidR="0090388D" w:rsidRPr="0090388D" w:rsidRDefault="0090388D" w:rsidP="0090388D">
      <w:pPr>
        <w:pStyle w:val="Bibliography"/>
      </w:pPr>
      <w:r w:rsidRPr="0090388D">
        <w:lastRenderedPageBreak/>
        <w:t>Kanigan, A. M. 2019. The movements and distribution of bull trout (Salvelinus confluentus) in response to Sockeye Salmon (Oncorhynchus nerka) migrations in the Chilko Lake system, British Columbia. University of British Columbia, Master’s Thesis.:92.</w:t>
      </w:r>
    </w:p>
    <w:p w14:paraId="7423F409" w14:textId="77777777" w:rsidR="0090388D" w:rsidRPr="0090388D" w:rsidRDefault="0090388D" w:rsidP="0090388D">
      <w:pPr>
        <w:pStyle w:val="Bibliography"/>
      </w:pPr>
      <w:r w:rsidRPr="0090388D">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2255F47C" w14:textId="77777777" w:rsidR="0090388D" w:rsidRPr="0090388D" w:rsidRDefault="0090388D" w:rsidP="0090388D">
      <w:pPr>
        <w:pStyle w:val="Bibliography"/>
      </w:pPr>
      <w:r w:rsidRPr="0090388D">
        <w:t>Martignac, F., A. Daroux, J.-L. Bagliniere, D. Ombredane, and J. Guillard. 2015. The use of acoustic cameras in shallow waters: new hydroacoustic tools for monitoring migratory fish population. A review of DIDSON technology. Fish and Fisheries 16(3):486–510.</w:t>
      </w:r>
    </w:p>
    <w:p w14:paraId="5690EC39" w14:textId="77777777" w:rsidR="0090388D" w:rsidRPr="0090388D" w:rsidRDefault="0090388D" w:rsidP="0090388D">
      <w:pPr>
        <w:pStyle w:val="Bibliography"/>
      </w:pPr>
      <w:r w:rsidRPr="0090388D">
        <w:t>Maxwell, S. L., and N. E. Gove. 2007. Assessing a dual-frequency identification sonars’ fish-counting accuracy, precision, and turbid river range capability. The Journal of the Acoustical Society of America 122(6):3364–3377.</w:t>
      </w:r>
    </w:p>
    <w:p w14:paraId="10C322DF" w14:textId="77777777" w:rsidR="0090388D" w:rsidRPr="0090388D" w:rsidRDefault="0090388D" w:rsidP="0090388D">
      <w:pPr>
        <w:pStyle w:val="Bibliography"/>
      </w:pPr>
      <w:r w:rsidRPr="0090388D">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291D8886" w14:textId="77777777" w:rsidR="0090388D" w:rsidRPr="0090388D" w:rsidRDefault="0090388D" w:rsidP="0090388D">
      <w:pPr>
        <w:pStyle w:val="Bibliography"/>
      </w:pPr>
      <w:r w:rsidRPr="0090388D">
        <w:t>Moursund, R. A., T. J. Carlson, and R. D. Peters. 2003. A fisheries application of a dual-frequency identification sonar acoustic camera. ICES Journal of Marine Science 60(3):678–683.</w:t>
      </w:r>
    </w:p>
    <w:p w14:paraId="6D0B4967" w14:textId="77777777" w:rsidR="0090388D" w:rsidRPr="0090388D" w:rsidRDefault="0090388D" w:rsidP="0090388D">
      <w:pPr>
        <w:pStyle w:val="Bibliography"/>
      </w:pPr>
      <w:r w:rsidRPr="0090388D">
        <w:t>Naiman, R. J., R. E. Bilby, D. E. Schindler, and J. M. Helfield. 2002. Pacific Salmon, Nutrients, and the Dynamics of Freshwater and Riparian Ecosystems. Ecosystems 5(4):399–417.</w:t>
      </w:r>
    </w:p>
    <w:p w14:paraId="650BF49E" w14:textId="77777777" w:rsidR="0090388D" w:rsidRPr="0090388D" w:rsidRDefault="0090388D" w:rsidP="0090388D">
      <w:pPr>
        <w:pStyle w:val="Bibliography"/>
      </w:pPr>
      <w:r w:rsidRPr="0090388D">
        <w:lastRenderedPageBreak/>
        <w:t>Nichols, O. C., E. Eldredge, and S. X. Cadrin. 2014. Gray Seal Behavior in a Fish Weir Observed Using Dual-Frequency Identification Sonar. Marine Technology Society Journal 48(4):72–78.</w:t>
      </w:r>
    </w:p>
    <w:p w14:paraId="16B44983" w14:textId="77777777" w:rsidR="0090388D" w:rsidRPr="0090388D" w:rsidRDefault="0090388D" w:rsidP="0090388D">
      <w:pPr>
        <w:pStyle w:val="Bibliography"/>
      </w:pPr>
      <w:r w:rsidRPr="0090388D">
        <w:t>Osterback, A.-M. K., D. M. Frechette, A. O. Shelton, S. A. Hayes, M. H. Bond, S. A. Shaffer, and J. W. Moore. 2013. High predation on small populations: avian predation on imperiled salmonids. Ecosphere 4(9):art116.</w:t>
      </w:r>
    </w:p>
    <w:p w14:paraId="1D74E096" w14:textId="77777777" w:rsidR="0090388D" w:rsidRPr="0090388D" w:rsidRDefault="0090388D" w:rsidP="0090388D">
      <w:pPr>
        <w:pStyle w:val="Bibliography"/>
      </w:pPr>
      <w:r w:rsidRPr="0090388D">
        <w:t>R Core Team. 2021. R: A Language and Environment for Statistical Computing. R Foundation for Statistical Computing, Vienna, Austria.</w:t>
      </w:r>
    </w:p>
    <w:p w14:paraId="27D8A499" w14:textId="77777777" w:rsidR="0090388D" w:rsidRPr="0090388D" w:rsidRDefault="0090388D" w:rsidP="0090388D">
      <w:pPr>
        <w:pStyle w:val="Bibliography"/>
      </w:pPr>
      <w:r w:rsidRPr="0090388D">
        <w:t>Rechisky, E. L., A. D. Porter, T. D. Clark, N. B. Furey, M. K. Gale, S. G. Hinch, and D. W. Welch. 2019. Quantifying survival of age-2 Chilko Lake sockeye salmon during the first 50 days of migration. Canadian Journal of Fisheries and Aquatic Sciences 76(1):136–152.</w:t>
      </w:r>
    </w:p>
    <w:p w14:paraId="3D2F4DB6" w14:textId="77777777" w:rsidR="0090388D" w:rsidRPr="0090388D" w:rsidRDefault="0090388D" w:rsidP="0090388D">
      <w:pPr>
        <w:pStyle w:val="Bibliography"/>
      </w:pPr>
      <w:r w:rsidRPr="0090388D">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5AC50792" w14:textId="77777777" w:rsidR="0090388D" w:rsidRPr="0090388D" w:rsidRDefault="0090388D" w:rsidP="0090388D">
      <w:pPr>
        <w:pStyle w:val="Bibliography"/>
      </w:pPr>
      <w:r w:rsidRPr="0090388D">
        <w:t>Sabal, M., S. Hayes, J. Merz, and J. Setka. 2016. Habitat Alterations and a Nonnative Predator, the Striped Bass, Increase Native Chinook Salmon Mortality in the Central Valley, California. North American Journal of Fisheries Management 36(2):309–320.</w:t>
      </w:r>
    </w:p>
    <w:p w14:paraId="53C05EAE" w14:textId="77777777" w:rsidR="0090388D" w:rsidRPr="0090388D" w:rsidRDefault="0090388D" w:rsidP="0090388D">
      <w:pPr>
        <w:pStyle w:val="Bibliography"/>
      </w:pPr>
      <w:r w:rsidRPr="0090388D">
        <w:t>Saloniemi, I., E. Jokikokko, I. Kallio-Nyberg, E. Jutila, and P. Pasanen. 2004. Survival of reared and wild Atlantic salmon smolts: size matters more in bad years. ICES Journal of Marine Science 61(5):782–787.</w:t>
      </w:r>
    </w:p>
    <w:p w14:paraId="15FD0F9B" w14:textId="77777777" w:rsidR="0090388D" w:rsidRPr="0090388D" w:rsidRDefault="0090388D" w:rsidP="0090388D">
      <w:pPr>
        <w:pStyle w:val="Bibliography"/>
      </w:pPr>
      <w:r w:rsidRPr="0090388D">
        <w:lastRenderedPageBreak/>
        <w:t>Schneider, C. A., W. S. Rasband, and K. W. Eliceiri. 2012. NIH Image to ImageJ: 25 years of image analysis. Nature Methods 9(7):671–675.</w:t>
      </w:r>
    </w:p>
    <w:p w14:paraId="284C7158" w14:textId="77777777" w:rsidR="0090388D" w:rsidRPr="0090388D" w:rsidRDefault="0090388D" w:rsidP="0090388D">
      <w:pPr>
        <w:pStyle w:val="Bibliography"/>
      </w:pPr>
      <w:r w:rsidRPr="0090388D">
        <w:t>Tucker, S., J. Mark Hipfner, and M. Trudel. 2016. Size- and condition-dependent predation: a seabird disproportionately targets substandard individual juvenile salmon. Ecology 97(2):461–471.</w:t>
      </w:r>
    </w:p>
    <w:p w14:paraId="17A5141D" w14:textId="77777777" w:rsidR="0090388D" w:rsidRPr="0090388D" w:rsidRDefault="0090388D" w:rsidP="0090388D">
      <w:pPr>
        <w:pStyle w:val="Bibliography"/>
      </w:pPr>
      <w:r w:rsidRPr="0090388D">
        <w:t xml:space="preserve">West, C. J., and P. A. Larkin. 1987. Evidence for Size-Selective Mortality of Juvenile Sockeye Salmon ( </w:t>
      </w:r>
      <w:r w:rsidRPr="0090388D">
        <w:rPr>
          <w:i/>
          <w:iCs/>
        </w:rPr>
        <w:t>Oncorhynchus nerka</w:t>
      </w:r>
      <w:r w:rsidRPr="0090388D">
        <w:t xml:space="preserve"> ) in Babine Lake, British Columbia. Canadian Journal of Fisheries and Aquatic Sciences 44(4):712–721.</w:t>
      </w:r>
    </w:p>
    <w:p w14:paraId="33015987" w14:textId="77777777" w:rsidR="0090388D" w:rsidRPr="0090388D" w:rsidRDefault="0090388D" w:rsidP="0090388D">
      <w:pPr>
        <w:pStyle w:val="Bibliography"/>
      </w:pPr>
      <w:r w:rsidRPr="0090388D">
        <w:t>Young, G., B. Th. Björnsson, P. Prunet, R. J. Lin, and H. A. Bern. 1989. Smoltification and seawater adaptation in coho salmon (Oncorhynchus kisutch): Plasma prolactin, growth hormone, thyroid hormones, and cortisol. General and Comparative Endocrinology 74(3):335–345.</w:t>
      </w:r>
    </w:p>
    <w:p w14:paraId="1D16CAD9" w14:textId="53E1C403" w:rsidR="001821C4" w:rsidRPr="000D14B3" w:rsidRDefault="00F1649E" w:rsidP="005854A5">
      <w:pPr>
        <w:pStyle w:val="Bibliography"/>
        <w:rPr>
          <w:color w:val="202124"/>
          <w:highlight w:val="white"/>
        </w:rPr>
      </w:pPr>
      <w:r w:rsidRPr="000D14B3">
        <w:rPr>
          <w:highlight w:val="white"/>
        </w:rPr>
        <w:fldChar w:fldCharType="end"/>
      </w:r>
    </w:p>
    <w:p w14:paraId="4329DCDE" w14:textId="77777777" w:rsidR="000F3D64" w:rsidRPr="000D14B3" w:rsidRDefault="000F3D64" w:rsidP="001A1F5A">
      <w:pPr>
        <w:pStyle w:val="Heading1"/>
        <w:rPr>
          <w:rFonts w:ascii="Times New Roman" w:hAnsi="Times New Roman" w:cs="Times New Roman"/>
          <w:sz w:val="24"/>
          <w:szCs w:val="24"/>
        </w:rPr>
      </w:pPr>
    </w:p>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interactions  </w:t>
            </w:r>
            <w:r w:rsidRPr="000D14B3">
              <w:rPr>
                <w:b w:val="0"/>
                <w:bCs w:val="0"/>
                <w:color w:val="202124"/>
                <w:shd w:val="clear" w:color="auto" w:fill="FFFFFF"/>
              </w:rPr>
              <w:t>±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7BEC0CF3" w:rsidR="00C449A0" w:rsidRPr="000D14B3" w:rsidRDefault="00C449A0" w:rsidP="00C217E8">
            <w:r w:rsidRPr="000D14B3">
              <w:lastRenderedPageBreak/>
              <w:t>Upstream Fence April 20 – 21 2016 (UF 2021)</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127A1419" w:rsidR="00C449A0" w:rsidRPr="000D14B3" w:rsidRDefault="00C449A0" w:rsidP="00C217E8">
            <w:r w:rsidRPr="000D14B3">
              <w:t xml:space="preserve">Downstream </w:t>
            </w:r>
            <w:r w:rsidR="003912FB" w:rsidRPr="000D14B3">
              <w:t xml:space="preserve">River </w:t>
            </w:r>
            <w:r w:rsidRPr="000D14B3">
              <w:t>April 21 – 22 2016</w:t>
            </w:r>
            <w:r w:rsidR="00D239DC" w:rsidRPr="000D14B3">
              <w:t xml:space="preserve"> (D</w:t>
            </w:r>
            <w:r w:rsidR="00AA3A46" w:rsidRPr="000D14B3">
              <w:t>R</w:t>
            </w:r>
            <w:r w:rsidR="00D239DC" w:rsidRPr="000D14B3">
              <w:t>2122)</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9A83BF0" w:rsidR="00C449A0" w:rsidRPr="000D14B3" w:rsidRDefault="00C449A0" w:rsidP="00C217E8">
            <w:r w:rsidRPr="000D14B3">
              <w:t>Downstream Fence April 23 – 24 2016</w:t>
            </w:r>
            <w:r w:rsidR="003912FB" w:rsidRPr="000D14B3">
              <w:t xml:space="preserve"> (DF2324)</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33B226C2" w:rsidR="00C449A0" w:rsidRPr="000D14B3" w:rsidRDefault="00C449A0" w:rsidP="00C217E8">
            <w:r w:rsidRPr="000D14B3">
              <w:t>Narrows April 25 -26 2016</w:t>
            </w:r>
            <w:r w:rsidR="00D1724A" w:rsidRPr="000D14B3">
              <w:t xml:space="preserve"> (N2526)</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4350BE4A" w:rsidR="00C449A0" w:rsidRPr="000D14B3" w:rsidRDefault="00C449A0" w:rsidP="00C217E8">
            <w:r w:rsidRPr="000D14B3">
              <w:t>Upstream Fence April 27 – 29 2016</w:t>
            </w:r>
            <w:r w:rsidR="005A6E74" w:rsidRPr="000D14B3">
              <w:t xml:space="preserve"> (UF272829)</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16E48E3A" w:rsidR="00C449A0" w:rsidRPr="000D14B3" w:rsidRDefault="00C449A0" w:rsidP="00C217E8">
            <w:r w:rsidRPr="000D14B3">
              <w:t>Narrows April 29 2016</w:t>
            </w:r>
            <w:r w:rsidR="004655A1" w:rsidRPr="000D14B3">
              <w:t xml:space="preserve"> (N29)</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77777777" w:rsidR="0099673A" w:rsidRPr="000D14B3" w:rsidRDefault="0099673A" w:rsidP="0099673A">
      <w:pPr>
        <w:pStyle w:val="Heading1"/>
        <w:rPr>
          <w:rFonts w:ascii="Times New Roman" w:hAnsi="Times New Roman" w:cs="Times New Roman"/>
          <w:sz w:val="24"/>
          <w:szCs w:val="24"/>
        </w:rPr>
      </w:pPr>
      <w:r w:rsidRPr="000D14B3">
        <w:rPr>
          <w:rFonts w:ascii="Times New Roman" w:hAnsi="Times New Roman" w:cs="Times New Roman"/>
          <w:sz w:val="24"/>
          <w:szCs w:val="24"/>
        </w:rPr>
        <w:t>Figures:</w:t>
      </w:r>
    </w:p>
    <w:p w14:paraId="1B89C4C4" w14:textId="77777777" w:rsidR="0099673A" w:rsidRPr="000D14B3" w:rsidRDefault="0099673A" w:rsidP="0099673A">
      <w:pPr>
        <w:spacing w:line="480" w:lineRule="auto"/>
        <w:jc w:val="center"/>
      </w:pPr>
    </w:p>
    <w:p w14:paraId="0F4E6388" w14:textId="77777777" w:rsidR="0099673A" w:rsidRPr="000D14B3" w:rsidRDefault="0099673A" w:rsidP="0099673A">
      <w:pPr>
        <w:spacing w:line="480" w:lineRule="auto"/>
      </w:pPr>
      <w:commentRangeStart w:id="33"/>
      <w:r w:rsidRPr="000D14B3">
        <w:t xml:space="preserve">Figure 1. </w:t>
      </w:r>
      <w:commentRangeEnd w:id="33"/>
      <w:r w:rsidR="006877C1">
        <w:rPr>
          <w:rStyle w:val="CommentReference"/>
          <w:rFonts w:ascii="Arial" w:eastAsia="Arial" w:hAnsi="Arial" w:cs="Arial"/>
          <w:lang w:val="en"/>
        </w:rPr>
        <w:commentReference w:id="33"/>
      </w:r>
      <w:r w:rsidRPr="000D14B3">
        <w:t xml:space="preserve">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2021 and UF272829), white circles denote deployments downstream from </w:t>
      </w:r>
      <w:proofErr w:type="spellStart"/>
      <w:r w:rsidRPr="000D14B3">
        <w:t>Chilko</w:t>
      </w:r>
      <w:proofErr w:type="spellEnd"/>
      <w:r w:rsidRPr="000D14B3">
        <w:t xml:space="preserve"> River (DR2122) and downstream from the counting fence (DF2324), and white triangles indicate deployments at the narrow river segments (N2526 and N29). The government operated counting fence is denoted in black. The red dot in the lower right inset represents the approximate position </w:t>
      </w:r>
      <w:r w:rsidRPr="000D14B3">
        <w:lastRenderedPageBreak/>
        <w:t xml:space="preserve">of where the study was conducted. The red square on the upper left inset denotes the location of </w:t>
      </w:r>
      <w:proofErr w:type="spellStart"/>
      <w:r w:rsidRPr="000D14B3">
        <w:t>Chilko</w:t>
      </w:r>
      <w:proofErr w:type="spellEnd"/>
      <w:r w:rsidRPr="000D14B3">
        <w:t xml:space="preserve">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1FAA48C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7FAD37A9"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30 minutes)</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ly, Stephen" w:date="2022-04-14T14:10:00Z" w:initials="HS">
    <w:p w14:paraId="04A550F1" w14:textId="7D3D8CF1" w:rsidR="00315287" w:rsidRDefault="00315287">
      <w:pPr>
        <w:pStyle w:val="CommentText"/>
      </w:pPr>
      <w:r>
        <w:rPr>
          <w:rStyle w:val="CommentReference"/>
        </w:rPr>
        <w:annotationRef/>
      </w:r>
      <w:r>
        <w:t xml:space="preserve">Weren’t some of the sites downstream? I have yet to read through all the results/interpretation yet so this may be a moot poi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2" w:author="Healy, Stephen" w:date="2022-04-14T14:12:00Z" w:initials="HS">
    <w:p w14:paraId="3A0FCA98" w14:textId="2848E9F1" w:rsidR="00315287" w:rsidRDefault="00315287">
      <w:pPr>
        <w:pStyle w:val="CommentText"/>
      </w:pPr>
      <w:r>
        <w:rPr>
          <w:rStyle w:val="CommentReference"/>
        </w:rPr>
        <w:annotationRef/>
      </w:r>
      <w:r>
        <w:t>2.85 billion then?</w:t>
      </w:r>
    </w:p>
  </w:comment>
  <w:comment w:id="1" w:author="Healy, Stephen" w:date="2022-04-14T14:13:00Z" w:initials="HS">
    <w:p w14:paraId="26176B7C" w14:textId="24BA8102" w:rsidR="00315287" w:rsidRDefault="00315287">
      <w:pPr>
        <w:pStyle w:val="CommentText"/>
      </w:pPr>
      <w:r>
        <w:rPr>
          <w:rStyle w:val="CommentReference"/>
        </w:rPr>
        <w:annotationRef/>
      </w:r>
      <w:r>
        <w:t xml:space="preserve">This is a lot of separate thoughts crammed into one sentence. Consider re-wording. </w:t>
      </w:r>
    </w:p>
  </w:comment>
  <w:comment w:id="5" w:author="Healy, Stephen" w:date="2022-04-14T14:16:00Z" w:initials="HS">
    <w:p w14:paraId="0BB82C9A" w14:textId="4E0258E2" w:rsidR="00315287" w:rsidRDefault="00315287">
      <w:pPr>
        <w:pStyle w:val="CommentText"/>
      </w:pPr>
      <w:r>
        <w:rPr>
          <w:rStyle w:val="CommentReference"/>
        </w:rPr>
        <w:annotationRef/>
      </w:r>
      <w:r>
        <w:t xml:space="preserve">Maybe expand this a bit. It comes a bit out of the blue just saying “juvenile salmon begin their downstream..” </w:t>
      </w:r>
    </w:p>
  </w:comment>
  <w:comment w:id="11" w:author="Healy, Stephen" w:date="2022-04-14T14:18:00Z" w:initials="HS">
    <w:p w14:paraId="0D0C9861" w14:textId="6DB9D85D" w:rsidR="00833CB6" w:rsidRDefault="00833CB6">
      <w:pPr>
        <w:pStyle w:val="CommentText"/>
      </w:pPr>
      <w:r>
        <w:rPr>
          <w:rStyle w:val="CommentReference"/>
        </w:rPr>
        <w:annotationRef/>
      </w:r>
      <w:r>
        <w:t xml:space="preserve">Do you need to list out the potential species? You don’t do so for piscivorous fish. </w:t>
      </w:r>
    </w:p>
  </w:comment>
  <w:comment w:id="16" w:author="Healy, Stephen" w:date="2022-04-14T14:20:00Z" w:initials="HS">
    <w:p w14:paraId="450B9C42" w14:textId="517BAF3B" w:rsidR="007F5EB0" w:rsidRDefault="007F5EB0">
      <w:pPr>
        <w:pStyle w:val="CommentText"/>
      </w:pPr>
      <w:r>
        <w:rPr>
          <w:rStyle w:val="CommentReference"/>
        </w:rPr>
        <w:annotationRef/>
      </w:r>
      <w:r>
        <w:t xml:space="preserve">Feel free to change this wording a bit, but I think it helps to spell this out a bit more what you mean by ‘swamping’ </w:t>
      </w:r>
    </w:p>
  </w:comment>
  <w:comment w:id="18" w:author="Healy, Stephen" w:date="2022-04-14T14:22:00Z" w:initials="HS">
    <w:p w14:paraId="57EB239A" w14:textId="52946155" w:rsidR="007F5EB0" w:rsidRDefault="007F5EB0">
      <w:pPr>
        <w:pStyle w:val="CommentText"/>
      </w:pPr>
      <w:r>
        <w:rPr>
          <w:rStyle w:val="CommentReference"/>
        </w:rPr>
        <w:annotationRef/>
      </w:r>
      <w:r>
        <w:t>I’m not 100% certain this statement is accurate anymore, particularly since the Big Bar rock slide. However, more accurately is it’s one of the few populations of sockeye we have good data on abundance at several key life stages (e.g. smolt outmigrants via the fence, and adults via mark-recapture stock assessment on spawning grounds)</w:t>
      </w:r>
    </w:p>
  </w:comment>
  <w:comment w:id="19" w:author="Healy, Stephen" w:date="2022-04-14T14:26:00Z" w:initials="HS">
    <w:p w14:paraId="4758F23E" w14:textId="7C1AAA2A" w:rsidR="007F5EB0" w:rsidRDefault="007F5EB0">
      <w:pPr>
        <w:pStyle w:val="CommentText"/>
      </w:pPr>
      <w:r>
        <w:rPr>
          <w:rStyle w:val="CommentReference"/>
        </w:rPr>
        <w:annotationRef/>
      </w:r>
      <w:r>
        <w:t>Just in these upper clear headland waters though. Might be worthwhile including that</w:t>
      </w:r>
    </w:p>
  </w:comment>
  <w:comment w:id="20" w:author="Healy, Stephen" w:date="2022-04-14T14:31:00Z" w:initials="HS">
    <w:p w14:paraId="3AA7B9BB" w14:textId="3AF4E72F" w:rsidR="006877C1" w:rsidRDefault="006877C1">
      <w:pPr>
        <w:pStyle w:val="CommentText"/>
      </w:pPr>
      <w:r>
        <w:rPr>
          <w:rStyle w:val="CommentReference"/>
        </w:rPr>
        <w:annotationRef/>
      </w:r>
      <w:r>
        <w:t>Splitting hairs here, but ALMOST annually. It was not deployed in ~2017 and I think also not deployed in 2020, but I could be wrong on that</w:t>
      </w:r>
    </w:p>
  </w:comment>
  <w:comment w:id="21" w:author="Healy, Stephen" w:date="2022-04-14T14:32:00Z" w:initials="HS">
    <w:p w14:paraId="5477B709" w14:textId="06DE0683" w:rsidR="006877C1" w:rsidRDefault="006877C1">
      <w:pPr>
        <w:pStyle w:val="CommentText"/>
      </w:pPr>
      <w:r>
        <w:rPr>
          <w:rStyle w:val="CommentReference"/>
        </w:rPr>
        <w:annotationRef/>
      </w:r>
      <w:r>
        <w:t>It would be hugely helpful to have these letters denoted on the map in figure 1 next to each square, circle or triangle. E.g. “UF” next to the symbol</w:t>
      </w:r>
    </w:p>
  </w:comment>
  <w:comment w:id="22" w:author="Healy, Stephen" w:date="2022-04-14T14:35:00Z" w:initials="HS">
    <w:p w14:paraId="0C0D2325" w14:textId="351EC0BD" w:rsidR="006877C1" w:rsidRDefault="006877C1">
      <w:pPr>
        <w:pStyle w:val="CommentText"/>
      </w:pPr>
      <w:r>
        <w:rPr>
          <w:rStyle w:val="CommentReference"/>
        </w:rPr>
        <w:annotationRef/>
      </w:r>
      <w:r>
        <w:t>As in “the narrows”? You could say the outflow of the lake itself?</w:t>
      </w:r>
    </w:p>
  </w:comment>
  <w:comment w:id="25" w:author="Healy, Stephen" w:date="2022-04-14T14:40:00Z" w:initials="HS">
    <w:p w14:paraId="412904BE" w14:textId="662556C2" w:rsidR="00496CB7" w:rsidRDefault="00496CB7">
      <w:pPr>
        <w:pStyle w:val="CommentText"/>
      </w:pPr>
      <w:r>
        <w:rPr>
          <w:rStyle w:val="CommentReference"/>
        </w:rPr>
        <w:annotationRef/>
      </w:r>
      <w:r>
        <w:t>This is also somewhat unclear, but maybe I’m just missing exactly what your ‘interaction’ metric is…</w:t>
      </w:r>
    </w:p>
  </w:comment>
  <w:comment w:id="24" w:author="Healy, Stephen" w:date="2022-04-14T14:37:00Z" w:initials="HS">
    <w:p w14:paraId="59DA35B2" w14:textId="76B9F10B" w:rsidR="006877C1" w:rsidRDefault="006877C1">
      <w:pPr>
        <w:pStyle w:val="CommentText"/>
      </w:pPr>
      <w:r>
        <w:rPr>
          <w:rStyle w:val="CommentReference"/>
        </w:rPr>
        <w:annotationRef/>
      </w:r>
      <w:r>
        <w:t>From these descriptions, it is super unclear what exactly constituted an “interaction”. This is a pretty huge detail that is left out here</w:t>
      </w:r>
      <w:r w:rsidR="00496CB7">
        <w:t xml:space="preserve"> and has very important implications to results/interpretations</w:t>
      </w:r>
      <w:r>
        <w:t xml:space="preserve">. </w:t>
      </w:r>
      <w:r w:rsidR="00496CB7">
        <w:t>Was an interaction just a smolt coming within a certain distance of the bull trout? Did the bull trout have to move to be considered interaction? I seem to remember us reviewing these videos (</w:t>
      </w:r>
      <w:proofErr w:type="spellStart"/>
      <w:r w:rsidR="00496CB7">
        <w:t>albiet</w:t>
      </w:r>
      <w:proofErr w:type="spellEnd"/>
      <w:r w:rsidR="00496CB7">
        <w:t xml:space="preserve"> in </w:t>
      </w:r>
      <w:proofErr w:type="spellStart"/>
      <w:r w:rsidR="00496CB7">
        <w:t>fastforward</w:t>
      </w:r>
      <w:proofErr w:type="spellEnd"/>
      <w:r w:rsidR="00496CB7">
        <w:t xml:space="preserve">) after each night and bull trout were largely stationary, but memory could be serving me wrong. </w:t>
      </w:r>
    </w:p>
  </w:comment>
  <w:comment w:id="26" w:author="Healy, Stephen" w:date="2022-04-14T14:41:00Z" w:initials="HS">
    <w:p w14:paraId="47E1794F" w14:textId="77777777" w:rsidR="00496CB7" w:rsidRDefault="00496CB7">
      <w:pPr>
        <w:pStyle w:val="CommentText"/>
      </w:pPr>
      <w:r>
        <w:rPr>
          <w:rStyle w:val="CommentReference"/>
        </w:rPr>
        <w:annotationRef/>
      </w:r>
      <w:r>
        <w:t xml:space="preserve">Was this done because of a violation of the assumptions of the data for use in another model? </w:t>
      </w:r>
      <w:proofErr w:type="spellStart"/>
      <w:r>
        <w:t>Eg.</w:t>
      </w:r>
      <w:proofErr w:type="spellEnd"/>
      <w:r>
        <w:t xml:space="preserve"> ANOVA</w:t>
      </w:r>
    </w:p>
    <w:p w14:paraId="46FE3F3B" w14:textId="77777777" w:rsidR="00496CB7" w:rsidRDefault="00496CB7">
      <w:pPr>
        <w:pStyle w:val="CommentText"/>
      </w:pPr>
    </w:p>
    <w:p w14:paraId="5D94D851" w14:textId="0619B7C7" w:rsidR="00496CB7" w:rsidRDefault="00496CB7">
      <w:pPr>
        <w:pStyle w:val="CommentText"/>
      </w:pPr>
      <w:r>
        <w:t>Why did you go non-parametric for all your tests?</w:t>
      </w:r>
    </w:p>
  </w:comment>
  <w:comment w:id="28" w:author="Healy, Stephen" w:date="2022-04-14T14:51:00Z" w:initials="HS">
    <w:p w14:paraId="1805C759" w14:textId="6E3F39CA" w:rsidR="005E4458" w:rsidRDefault="005E4458">
      <w:pPr>
        <w:pStyle w:val="CommentText"/>
      </w:pPr>
      <w:r>
        <w:rPr>
          <w:rStyle w:val="CommentReference"/>
        </w:rPr>
        <w:annotationRef/>
      </w:r>
      <w:r>
        <w:t>Are they ACTIVELY interacting, or just passively sitting? If primarily passive (i.e. sitting stationary), I’m not sure these data specifically show bull trout synchronizing movements/</w:t>
      </w:r>
      <w:proofErr w:type="spellStart"/>
      <w:r>
        <w:t>behaviours</w:t>
      </w:r>
      <w:proofErr w:type="spellEnd"/>
      <w:r>
        <w:t xml:space="preserve"> to respond to smolts. Its more a function here of camera deployment location and whether or not a trout is there. </w:t>
      </w:r>
    </w:p>
  </w:comment>
  <w:comment w:id="29" w:author="Healy, Stephen" w:date="2022-04-14T14:50:00Z" w:initials="HS">
    <w:p w14:paraId="63AC4B52" w14:textId="547646C8" w:rsidR="00496CB7" w:rsidRDefault="00496CB7">
      <w:pPr>
        <w:pStyle w:val="CommentText"/>
      </w:pPr>
      <w:r>
        <w:rPr>
          <w:rStyle w:val="CommentReference"/>
        </w:rPr>
        <w:annotationRef/>
      </w:r>
      <w:r>
        <w:t xml:space="preserve">What about movements of the bull trout themselves? </w:t>
      </w:r>
      <w:r w:rsidR="005E4458">
        <w:t>Were they largely sedentary, or were they moving around looking like they were actively pursuing prey?</w:t>
      </w:r>
    </w:p>
  </w:comment>
  <w:comment w:id="30" w:author="Healy, Stephen" w:date="2022-04-14T14:53:00Z" w:initials="HS">
    <w:p w14:paraId="7F123AC9" w14:textId="0D2A5C39" w:rsidR="005E4458" w:rsidRDefault="005E4458">
      <w:pPr>
        <w:pStyle w:val="CommentText"/>
      </w:pPr>
      <w:r>
        <w:rPr>
          <w:rStyle w:val="CommentReference"/>
        </w:rPr>
        <w:annotationRef/>
      </w:r>
      <w:r>
        <w:t xml:space="preserve">What are the ‘fine scale </w:t>
      </w:r>
      <w:proofErr w:type="spellStart"/>
      <w:r>
        <w:t>behaviours’</w:t>
      </w:r>
      <w:proofErr w:type="spellEnd"/>
      <w:r>
        <w:t xml:space="preserve"> you need to describe these</w:t>
      </w:r>
    </w:p>
  </w:comment>
  <w:comment w:id="31" w:author="Healy, Stephen" w:date="2022-04-14T14:57:00Z" w:initials="HS">
    <w:p w14:paraId="3CF6E461" w14:textId="698FBB30" w:rsidR="005E4458" w:rsidRDefault="005E4458">
      <w:pPr>
        <w:pStyle w:val="CommentText"/>
      </w:pPr>
      <w:r>
        <w:rPr>
          <w:rStyle w:val="CommentReference"/>
        </w:rPr>
        <w:annotationRef/>
      </w:r>
      <w:r>
        <w:t>The way you had this written was that human altered landscapes were the only factor influencing risk</w:t>
      </w:r>
    </w:p>
  </w:comment>
  <w:comment w:id="33" w:author="Healy, Stephen" w:date="2022-04-14T14:33:00Z" w:initials="HS">
    <w:p w14:paraId="3C104440" w14:textId="78A1B3F6" w:rsidR="006877C1" w:rsidRDefault="006877C1">
      <w:pPr>
        <w:pStyle w:val="CommentText"/>
      </w:pPr>
      <w:r>
        <w:rPr>
          <w:rStyle w:val="CommentReference"/>
        </w:rPr>
        <w:annotationRef/>
      </w:r>
      <w:r>
        <w:t>As per my comment in the text, I would highly suggest labelling the points on the figure itself “e.g. UF…DR…”. This would help interpretation of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A550F1" w15:done="0"/>
  <w15:commentEx w15:paraId="3A0FCA98" w15:done="0"/>
  <w15:commentEx w15:paraId="26176B7C" w15:done="0"/>
  <w15:commentEx w15:paraId="0BB82C9A" w15:done="0"/>
  <w15:commentEx w15:paraId="0D0C9861" w15:done="0"/>
  <w15:commentEx w15:paraId="450B9C42" w15:done="0"/>
  <w15:commentEx w15:paraId="57EB239A" w15:done="0"/>
  <w15:commentEx w15:paraId="4758F23E" w15:done="0"/>
  <w15:commentEx w15:paraId="3AA7B9BB" w15:done="0"/>
  <w15:commentEx w15:paraId="5477B709" w15:done="0"/>
  <w15:commentEx w15:paraId="0C0D2325" w15:done="0"/>
  <w15:commentEx w15:paraId="412904BE" w15:done="0"/>
  <w15:commentEx w15:paraId="59DA35B2" w15:done="0"/>
  <w15:commentEx w15:paraId="5D94D851" w15:done="0"/>
  <w15:commentEx w15:paraId="1805C759" w15:done="0"/>
  <w15:commentEx w15:paraId="63AC4B52" w15:done="0"/>
  <w15:commentEx w15:paraId="7F123AC9" w15:done="0"/>
  <w15:commentEx w15:paraId="3CF6E461" w15:done="0"/>
  <w15:commentEx w15:paraId="3C104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2A9C5" w16cex:dateUtc="2022-04-14T21:10:00Z"/>
  <w16cex:commentExtensible w16cex:durableId="2602AA4A" w16cex:dateUtc="2022-04-14T21:12:00Z"/>
  <w16cex:commentExtensible w16cex:durableId="2602AA75" w16cex:dateUtc="2022-04-14T21:13:00Z"/>
  <w16cex:commentExtensible w16cex:durableId="2602AB3E" w16cex:dateUtc="2022-04-14T21:16:00Z"/>
  <w16cex:commentExtensible w16cex:durableId="2602ABA3" w16cex:dateUtc="2022-04-14T21:18:00Z"/>
  <w16cex:commentExtensible w16cex:durableId="2602AC3E" w16cex:dateUtc="2022-04-14T21:20:00Z"/>
  <w16cex:commentExtensible w16cex:durableId="2602AC95" w16cex:dateUtc="2022-04-14T21:22:00Z"/>
  <w16cex:commentExtensible w16cex:durableId="2602AD7B" w16cex:dateUtc="2022-04-14T21:26:00Z"/>
  <w16cex:commentExtensible w16cex:durableId="2602AEAA" w16cex:dateUtc="2022-04-14T21:31:00Z"/>
  <w16cex:commentExtensible w16cex:durableId="2602AEFB" w16cex:dateUtc="2022-04-14T21:32:00Z"/>
  <w16cex:commentExtensible w16cex:durableId="2602AF95" w16cex:dateUtc="2022-04-14T21:35:00Z"/>
  <w16cex:commentExtensible w16cex:durableId="2602B0DA" w16cex:dateUtc="2022-04-14T21:40:00Z"/>
  <w16cex:commentExtensible w16cex:durableId="2602B010" w16cex:dateUtc="2022-04-14T21:37:00Z"/>
  <w16cex:commentExtensible w16cex:durableId="2602B10B" w16cex:dateUtc="2022-04-14T21:41:00Z"/>
  <w16cex:commentExtensible w16cex:durableId="2602B35F" w16cex:dateUtc="2022-04-14T21:51:00Z"/>
  <w16cex:commentExtensible w16cex:durableId="2602B33B" w16cex:dateUtc="2022-04-14T21:50:00Z"/>
  <w16cex:commentExtensible w16cex:durableId="2602B406" w16cex:dateUtc="2022-04-14T21:53:00Z"/>
  <w16cex:commentExtensible w16cex:durableId="2602B4BE" w16cex:dateUtc="2022-04-14T21:57:00Z"/>
  <w16cex:commentExtensible w16cex:durableId="2602AF56" w16cex:dateUtc="2022-04-14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A550F1" w16cid:durableId="2602A9C5"/>
  <w16cid:commentId w16cid:paraId="3A0FCA98" w16cid:durableId="2602AA4A"/>
  <w16cid:commentId w16cid:paraId="26176B7C" w16cid:durableId="2602AA75"/>
  <w16cid:commentId w16cid:paraId="0BB82C9A" w16cid:durableId="2602AB3E"/>
  <w16cid:commentId w16cid:paraId="0D0C9861" w16cid:durableId="2602ABA3"/>
  <w16cid:commentId w16cid:paraId="450B9C42" w16cid:durableId="2602AC3E"/>
  <w16cid:commentId w16cid:paraId="57EB239A" w16cid:durableId="2602AC95"/>
  <w16cid:commentId w16cid:paraId="4758F23E" w16cid:durableId="2602AD7B"/>
  <w16cid:commentId w16cid:paraId="3AA7B9BB" w16cid:durableId="2602AEAA"/>
  <w16cid:commentId w16cid:paraId="5477B709" w16cid:durableId="2602AEFB"/>
  <w16cid:commentId w16cid:paraId="0C0D2325" w16cid:durableId="2602AF95"/>
  <w16cid:commentId w16cid:paraId="412904BE" w16cid:durableId="2602B0DA"/>
  <w16cid:commentId w16cid:paraId="59DA35B2" w16cid:durableId="2602B010"/>
  <w16cid:commentId w16cid:paraId="5D94D851" w16cid:durableId="2602B10B"/>
  <w16cid:commentId w16cid:paraId="1805C759" w16cid:durableId="2602B35F"/>
  <w16cid:commentId w16cid:paraId="63AC4B52" w16cid:durableId="2602B33B"/>
  <w16cid:commentId w16cid:paraId="7F123AC9" w16cid:durableId="2602B406"/>
  <w16cid:commentId w16cid:paraId="3CF6E461" w16cid:durableId="2602B4BE"/>
  <w16cid:commentId w16cid:paraId="3C104440" w16cid:durableId="2602AF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57674" w14:textId="77777777" w:rsidR="00F22BDE" w:rsidRDefault="00F22BDE" w:rsidP="001B6364">
      <w:r>
        <w:separator/>
      </w:r>
    </w:p>
  </w:endnote>
  <w:endnote w:type="continuationSeparator" w:id="0">
    <w:p w14:paraId="7981D8FE" w14:textId="77777777" w:rsidR="00F22BDE" w:rsidRDefault="00F22BDE"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C09B" w14:textId="77777777" w:rsidR="001268BF" w:rsidRDefault="00126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4831C" w14:textId="77777777" w:rsidR="00F22BDE" w:rsidRDefault="00F22BDE" w:rsidP="001B6364">
      <w:r>
        <w:separator/>
      </w:r>
    </w:p>
  </w:footnote>
  <w:footnote w:type="continuationSeparator" w:id="0">
    <w:p w14:paraId="6485D7F4" w14:textId="77777777" w:rsidR="00F22BDE" w:rsidRDefault="00F22BDE"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F589A" w14:textId="77777777" w:rsidR="001268BF" w:rsidRDefault="001268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678D3" w14:textId="77777777" w:rsidR="001268BF" w:rsidRDefault="001268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aly, Stephen">
    <w15:presenceInfo w15:providerId="AD" w15:userId="S::Stephen.Healy@dfo-mpo.gc.ca::30f5ea43-2d95-4722-8b08-53a54b5afc2d"/>
  </w15:person>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69FC"/>
    <w:rsid w:val="00006FAF"/>
    <w:rsid w:val="00007E01"/>
    <w:rsid w:val="0001115B"/>
    <w:rsid w:val="00011648"/>
    <w:rsid w:val="00011AF1"/>
    <w:rsid w:val="00012786"/>
    <w:rsid w:val="000129F5"/>
    <w:rsid w:val="00015A53"/>
    <w:rsid w:val="00015CED"/>
    <w:rsid w:val="00024D0D"/>
    <w:rsid w:val="00025D9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6549"/>
    <w:rsid w:val="00090AB8"/>
    <w:rsid w:val="00091881"/>
    <w:rsid w:val="00092365"/>
    <w:rsid w:val="000927AE"/>
    <w:rsid w:val="00092FFB"/>
    <w:rsid w:val="0009314F"/>
    <w:rsid w:val="000941E5"/>
    <w:rsid w:val="00094739"/>
    <w:rsid w:val="00094EBD"/>
    <w:rsid w:val="00097176"/>
    <w:rsid w:val="000A010D"/>
    <w:rsid w:val="000A03A8"/>
    <w:rsid w:val="000A108F"/>
    <w:rsid w:val="000A3EF9"/>
    <w:rsid w:val="000A5FBE"/>
    <w:rsid w:val="000B022C"/>
    <w:rsid w:val="000B02D1"/>
    <w:rsid w:val="000B0E21"/>
    <w:rsid w:val="000B11C2"/>
    <w:rsid w:val="000B1339"/>
    <w:rsid w:val="000B2FB1"/>
    <w:rsid w:val="000B4D3A"/>
    <w:rsid w:val="000B5538"/>
    <w:rsid w:val="000B6AC9"/>
    <w:rsid w:val="000C1580"/>
    <w:rsid w:val="000C2FD5"/>
    <w:rsid w:val="000C3FB7"/>
    <w:rsid w:val="000C56CE"/>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4200"/>
    <w:rsid w:val="00114678"/>
    <w:rsid w:val="001153CD"/>
    <w:rsid w:val="00115DBD"/>
    <w:rsid w:val="00115E39"/>
    <w:rsid w:val="00117743"/>
    <w:rsid w:val="00122948"/>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DD6"/>
    <w:rsid w:val="00141A88"/>
    <w:rsid w:val="001421E8"/>
    <w:rsid w:val="00143197"/>
    <w:rsid w:val="00144755"/>
    <w:rsid w:val="001449C5"/>
    <w:rsid w:val="0014796A"/>
    <w:rsid w:val="001511A4"/>
    <w:rsid w:val="00151366"/>
    <w:rsid w:val="0015417C"/>
    <w:rsid w:val="00156260"/>
    <w:rsid w:val="001616FB"/>
    <w:rsid w:val="00162157"/>
    <w:rsid w:val="001678CC"/>
    <w:rsid w:val="001703AE"/>
    <w:rsid w:val="001704CE"/>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DCF"/>
    <w:rsid w:val="001B40CB"/>
    <w:rsid w:val="001B4EBE"/>
    <w:rsid w:val="001B6364"/>
    <w:rsid w:val="001C05D9"/>
    <w:rsid w:val="001C2E2E"/>
    <w:rsid w:val="001C3F1A"/>
    <w:rsid w:val="001C593E"/>
    <w:rsid w:val="001D1068"/>
    <w:rsid w:val="001D1E28"/>
    <w:rsid w:val="001D3317"/>
    <w:rsid w:val="001D4536"/>
    <w:rsid w:val="001D63BA"/>
    <w:rsid w:val="001D693B"/>
    <w:rsid w:val="001E2AC4"/>
    <w:rsid w:val="001E33AC"/>
    <w:rsid w:val="001E5563"/>
    <w:rsid w:val="001E64E1"/>
    <w:rsid w:val="001F1897"/>
    <w:rsid w:val="001F44FC"/>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223E"/>
    <w:rsid w:val="002636D8"/>
    <w:rsid w:val="0026375E"/>
    <w:rsid w:val="002642F1"/>
    <w:rsid w:val="00264BFE"/>
    <w:rsid w:val="00266247"/>
    <w:rsid w:val="00270303"/>
    <w:rsid w:val="00271A7B"/>
    <w:rsid w:val="00271C49"/>
    <w:rsid w:val="00272788"/>
    <w:rsid w:val="002735AC"/>
    <w:rsid w:val="00273771"/>
    <w:rsid w:val="00273DE3"/>
    <w:rsid w:val="00274406"/>
    <w:rsid w:val="0027577E"/>
    <w:rsid w:val="00275C1A"/>
    <w:rsid w:val="00276545"/>
    <w:rsid w:val="00276BD0"/>
    <w:rsid w:val="00277877"/>
    <w:rsid w:val="00277A6C"/>
    <w:rsid w:val="00277F7F"/>
    <w:rsid w:val="00283550"/>
    <w:rsid w:val="002853B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64E2"/>
    <w:rsid w:val="002C68F2"/>
    <w:rsid w:val="002C6BBB"/>
    <w:rsid w:val="002C7A7E"/>
    <w:rsid w:val="002D142A"/>
    <w:rsid w:val="002D37AD"/>
    <w:rsid w:val="002D3A46"/>
    <w:rsid w:val="002D41DA"/>
    <w:rsid w:val="002D5600"/>
    <w:rsid w:val="002D64CD"/>
    <w:rsid w:val="002D74C3"/>
    <w:rsid w:val="002E0851"/>
    <w:rsid w:val="002E28B2"/>
    <w:rsid w:val="002E29F4"/>
    <w:rsid w:val="002E3209"/>
    <w:rsid w:val="002E372E"/>
    <w:rsid w:val="002E445B"/>
    <w:rsid w:val="002E5F15"/>
    <w:rsid w:val="002E60B2"/>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2BBF"/>
    <w:rsid w:val="00312E24"/>
    <w:rsid w:val="00313956"/>
    <w:rsid w:val="00315287"/>
    <w:rsid w:val="00315776"/>
    <w:rsid w:val="003160BB"/>
    <w:rsid w:val="00321EC7"/>
    <w:rsid w:val="00322526"/>
    <w:rsid w:val="00322712"/>
    <w:rsid w:val="00323FD2"/>
    <w:rsid w:val="00325415"/>
    <w:rsid w:val="00325D08"/>
    <w:rsid w:val="00325E61"/>
    <w:rsid w:val="00326BD0"/>
    <w:rsid w:val="0032747A"/>
    <w:rsid w:val="003275AE"/>
    <w:rsid w:val="00327F70"/>
    <w:rsid w:val="003336BE"/>
    <w:rsid w:val="00334F02"/>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40"/>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35FE"/>
    <w:rsid w:val="003845EF"/>
    <w:rsid w:val="003845F6"/>
    <w:rsid w:val="00384CCE"/>
    <w:rsid w:val="003855F0"/>
    <w:rsid w:val="003862CD"/>
    <w:rsid w:val="0038661C"/>
    <w:rsid w:val="003912FB"/>
    <w:rsid w:val="00391763"/>
    <w:rsid w:val="00392D14"/>
    <w:rsid w:val="003931A7"/>
    <w:rsid w:val="003936F3"/>
    <w:rsid w:val="003938AE"/>
    <w:rsid w:val="00393BE2"/>
    <w:rsid w:val="003944BE"/>
    <w:rsid w:val="00395215"/>
    <w:rsid w:val="00395F3A"/>
    <w:rsid w:val="00395F6E"/>
    <w:rsid w:val="0039620F"/>
    <w:rsid w:val="0039632F"/>
    <w:rsid w:val="0039663A"/>
    <w:rsid w:val="00396D10"/>
    <w:rsid w:val="00397245"/>
    <w:rsid w:val="003A097E"/>
    <w:rsid w:val="003A1093"/>
    <w:rsid w:val="003A1D8B"/>
    <w:rsid w:val="003A205E"/>
    <w:rsid w:val="003A3B5D"/>
    <w:rsid w:val="003B0B3C"/>
    <w:rsid w:val="003B176F"/>
    <w:rsid w:val="003B180C"/>
    <w:rsid w:val="003B19C0"/>
    <w:rsid w:val="003B43E6"/>
    <w:rsid w:val="003B4F34"/>
    <w:rsid w:val="003B589F"/>
    <w:rsid w:val="003C0164"/>
    <w:rsid w:val="003C0AE4"/>
    <w:rsid w:val="003C0E6A"/>
    <w:rsid w:val="003C1338"/>
    <w:rsid w:val="003C1427"/>
    <w:rsid w:val="003C226E"/>
    <w:rsid w:val="003C3040"/>
    <w:rsid w:val="003C350E"/>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6A11"/>
    <w:rsid w:val="003F0048"/>
    <w:rsid w:val="003F41B0"/>
    <w:rsid w:val="003F48C6"/>
    <w:rsid w:val="003F4D55"/>
    <w:rsid w:val="003F6C38"/>
    <w:rsid w:val="003F7EFA"/>
    <w:rsid w:val="003F7F9C"/>
    <w:rsid w:val="00400F5A"/>
    <w:rsid w:val="0040114D"/>
    <w:rsid w:val="00401DFD"/>
    <w:rsid w:val="004022DB"/>
    <w:rsid w:val="00403DF8"/>
    <w:rsid w:val="00404031"/>
    <w:rsid w:val="0040411F"/>
    <w:rsid w:val="004042B7"/>
    <w:rsid w:val="00405AA6"/>
    <w:rsid w:val="00405F60"/>
    <w:rsid w:val="00407180"/>
    <w:rsid w:val="00407939"/>
    <w:rsid w:val="004128D3"/>
    <w:rsid w:val="00416939"/>
    <w:rsid w:val="004213E0"/>
    <w:rsid w:val="004219CF"/>
    <w:rsid w:val="004221F2"/>
    <w:rsid w:val="004248EE"/>
    <w:rsid w:val="004250AE"/>
    <w:rsid w:val="004302B2"/>
    <w:rsid w:val="0043251D"/>
    <w:rsid w:val="0043259B"/>
    <w:rsid w:val="00432DA0"/>
    <w:rsid w:val="00433401"/>
    <w:rsid w:val="00433708"/>
    <w:rsid w:val="00434548"/>
    <w:rsid w:val="00436BDC"/>
    <w:rsid w:val="00440B18"/>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5759B"/>
    <w:rsid w:val="00461B68"/>
    <w:rsid w:val="00464DBB"/>
    <w:rsid w:val="004655A1"/>
    <w:rsid w:val="00466040"/>
    <w:rsid w:val="00470154"/>
    <w:rsid w:val="00471177"/>
    <w:rsid w:val="0047258A"/>
    <w:rsid w:val="00472CAA"/>
    <w:rsid w:val="004733C1"/>
    <w:rsid w:val="00474473"/>
    <w:rsid w:val="00477EA6"/>
    <w:rsid w:val="00480E8D"/>
    <w:rsid w:val="004812BB"/>
    <w:rsid w:val="004850B4"/>
    <w:rsid w:val="00485583"/>
    <w:rsid w:val="00491490"/>
    <w:rsid w:val="00491E89"/>
    <w:rsid w:val="00492630"/>
    <w:rsid w:val="00492709"/>
    <w:rsid w:val="004934B5"/>
    <w:rsid w:val="00493F76"/>
    <w:rsid w:val="00494682"/>
    <w:rsid w:val="004958C8"/>
    <w:rsid w:val="00495CB7"/>
    <w:rsid w:val="00496CB7"/>
    <w:rsid w:val="004975B7"/>
    <w:rsid w:val="00497698"/>
    <w:rsid w:val="004A0F87"/>
    <w:rsid w:val="004A1CA8"/>
    <w:rsid w:val="004A2447"/>
    <w:rsid w:val="004A33E9"/>
    <w:rsid w:val="004A432C"/>
    <w:rsid w:val="004A43EE"/>
    <w:rsid w:val="004A4499"/>
    <w:rsid w:val="004A4D96"/>
    <w:rsid w:val="004A53BF"/>
    <w:rsid w:val="004B438C"/>
    <w:rsid w:val="004B572A"/>
    <w:rsid w:val="004B6173"/>
    <w:rsid w:val="004B668B"/>
    <w:rsid w:val="004C1B81"/>
    <w:rsid w:val="004C29C2"/>
    <w:rsid w:val="004C7C2D"/>
    <w:rsid w:val="004D39DF"/>
    <w:rsid w:val="004D4D52"/>
    <w:rsid w:val="004D5430"/>
    <w:rsid w:val="004D5BB0"/>
    <w:rsid w:val="004D625D"/>
    <w:rsid w:val="004E0083"/>
    <w:rsid w:val="004E02FB"/>
    <w:rsid w:val="004E2A45"/>
    <w:rsid w:val="004E2D3C"/>
    <w:rsid w:val="004E3705"/>
    <w:rsid w:val="004E3A3F"/>
    <w:rsid w:val="004E4954"/>
    <w:rsid w:val="004E6228"/>
    <w:rsid w:val="004E63C1"/>
    <w:rsid w:val="004E6A08"/>
    <w:rsid w:val="004E718B"/>
    <w:rsid w:val="004E76FA"/>
    <w:rsid w:val="004F0260"/>
    <w:rsid w:val="004F092F"/>
    <w:rsid w:val="004F15FC"/>
    <w:rsid w:val="004F1F2C"/>
    <w:rsid w:val="004F3769"/>
    <w:rsid w:val="004F3A89"/>
    <w:rsid w:val="004F4669"/>
    <w:rsid w:val="004F46A5"/>
    <w:rsid w:val="004F4E79"/>
    <w:rsid w:val="004F52EE"/>
    <w:rsid w:val="004F56A4"/>
    <w:rsid w:val="004F5E30"/>
    <w:rsid w:val="004F77AA"/>
    <w:rsid w:val="00501C7B"/>
    <w:rsid w:val="00501D5E"/>
    <w:rsid w:val="00502397"/>
    <w:rsid w:val="005044F5"/>
    <w:rsid w:val="0050488C"/>
    <w:rsid w:val="00507B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12B5"/>
    <w:rsid w:val="0054131B"/>
    <w:rsid w:val="005428F7"/>
    <w:rsid w:val="00542AF4"/>
    <w:rsid w:val="005435CD"/>
    <w:rsid w:val="005437D6"/>
    <w:rsid w:val="00543B47"/>
    <w:rsid w:val="00543CA4"/>
    <w:rsid w:val="00544ED5"/>
    <w:rsid w:val="0054528C"/>
    <w:rsid w:val="00545AB4"/>
    <w:rsid w:val="00550109"/>
    <w:rsid w:val="00552A4A"/>
    <w:rsid w:val="00552F3A"/>
    <w:rsid w:val="0055316D"/>
    <w:rsid w:val="0055482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41C5"/>
    <w:rsid w:val="00574E5C"/>
    <w:rsid w:val="005754C9"/>
    <w:rsid w:val="00576637"/>
    <w:rsid w:val="0058134E"/>
    <w:rsid w:val="005824C2"/>
    <w:rsid w:val="00582A69"/>
    <w:rsid w:val="00584A1B"/>
    <w:rsid w:val="005853AA"/>
    <w:rsid w:val="005854A5"/>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4433"/>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B31"/>
    <w:rsid w:val="005F245C"/>
    <w:rsid w:val="005F4C20"/>
    <w:rsid w:val="005F5208"/>
    <w:rsid w:val="005F6FA9"/>
    <w:rsid w:val="00600284"/>
    <w:rsid w:val="006016A2"/>
    <w:rsid w:val="00601999"/>
    <w:rsid w:val="006035F2"/>
    <w:rsid w:val="00603B48"/>
    <w:rsid w:val="00605406"/>
    <w:rsid w:val="006055DF"/>
    <w:rsid w:val="00606596"/>
    <w:rsid w:val="00606B6A"/>
    <w:rsid w:val="00612D44"/>
    <w:rsid w:val="00613F52"/>
    <w:rsid w:val="0061456B"/>
    <w:rsid w:val="00614D1A"/>
    <w:rsid w:val="00614F5C"/>
    <w:rsid w:val="006151A8"/>
    <w:rsid w:val="006159F4"/>
    <w:rsid w:val="00615B2D"/>
    <w:rsid w:val="00615E92"/>
    <w:rsid w:val="006177CA"/>
    <w:rsid w:val="006179C7"/>
    <w:rsid w:val="00620D67"/>
    <w:rsid w:val="00620DE7"/>
    <w:rsid w:val="006228A4"/>
    <w:rsid w:val="0062299F"/>
    <w:rsid w:val="0062579B"/>
    <w:rsid w:val="0062606D"/>
    <w:rsid w:val="00627C41"/>
    <w:rsid w:val="006300EE"/>
    <w:rsid w:val="0063036C"/>
    <w:rsid w:val="00631492"/>
    <w:rsid w:val="006324EE"/>
    <w:rsid w:val="006327BE"/>
    <w:rsid w:val="006327DA"/>
    <w:rsid w:val="006331BD"/>
    <w:rsid w:val="00633D83"/>
    <w:rsid w:val="0063408A"/>
    <w:rsid w:val="00634AFD"/>
    <w:rsid w:val="00635BD7"/>
    <w:rsid w:val="0063604D"/>
    <w:rsid w:val="00640ACB"/>
    <w:rsid w:val="0064110E"/>
    <w:rsid w:val="00641400"/>
    <w:rsid w:val="00642860"/>
    <w:rsid w:val="00643646"/>
    <w:rsid w:val="00643FB6"/>
    <w:rsid w:val="00645AF8"/>
    <w:rsid w:val="00650461"/>
    <w:rsid w:val="006512E4"/>
    <w:rsid w:val="00651838"/>
    <w:rsid w:val="006526FB"/>
    <w:rsid w:val="00654F2C"/>
    <w:rsid w:val="00655D4C"/>
    <w:rsid w:val="00656CA3"/>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6662"/>
    <w:rsid w:val="006772C8"/>
    <w:rsid w:val="006806FF"/>
    <w:rsid w:val="006814E7"/>
    <w:rsid w:val="006840DB"/>
    <w:rsid w:val="0068424B"/>
    <w:rsid w:val="006845BF"/>
    <w:rsid w:val="00685417"/>
    <w:rsid w:val="00686E8F"/>
    <w:rsid w:val="00686FB2"/>
    <w:rsid w:val="006873A9"/>
    <w:rsid w:val="006877C1"/>
    <w:rsid w:val="00690422"/>
    <w:rsid w:val="00692831"/>
    <w:rsid w:val="00693655"/>
    <w:rsid w:val="00693A0E"/>
    <w:rsid w:val="00693FD9"/>
    <w:rsid w:val="00695639"/>
    <w:rsid w:val="00696390"/>
    <w:rsid w:val="00697CB8"/>
    <w:rsid w:val="006A554C"/>
    <w:rsid w:val="006A5DE6"/>
    <w:rsid w:val="006B0A31"/>
    <w:rsid w:val="006B339F"/>
    <w:rsid w:val="006B3B2B"/>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4B0E"/>
    <w:rsid w:val="006E58B5"/>
    <w:rsid w:val="006E5C1D"/>
    <w:rsid w:val="006E64C8"/>
    <w:rsid w:val="006E75CD"/>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40A5"/>
    <w:rsid w:val="00734532"/>
    <w:rsid w:val="0073513E"/>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CB5"/>
    <w:rsid w:val="00776235"/>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7B"/>
    <w:rsid w:val="007A65E3"/>
    <w:rsid w:val="007A66D4"/>
    <w:rsid w:val="007A7CEE"/>
    <w:rsid w:val="007B263A"/>
    <w:rsid w:val="007B2718"/>
    <w:rsid w:val="007B2D91"/>
    <w:rsid w:val="007B3B40"/>
    <w:rsid w:val="007B3CDC"/>
    <w:rsid w:val="007B53FA"/>
    <w:rsid w:val="007B595E"/>
    <w:rsid w:val="007B5CAC"/>
    <w:rsid w:val="007B7220"/>
    <w:rsid w:val="007B7EB8"/>
    <w:rsid w:val="007B7FA6"/>
    <w:rsid w:val="007C1291"/>
    <w:rsid w:val="007C3397"/>
    <w:rsid w:val="007C33AC"/>
    <w:rsid w:val="007C35E8"/>
    <w:rsid w:val="007C3CA3"/>
    <w:rsid w:val="007C4676"/>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5EB0"/>
    <w:rsid w:val="007F6A28"/>
    <w:rsid w:val="007F779F"/>
    <w:rsid w:val="007F77F1"/>
    <w:rsid w:val="007F794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5A13"/>
    <w:rsid w:val="0082697C"/>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174F"/>
    <w:rsid w:val="0085309B"/>
    <w:rsid w:val="00854054"/>
    <w:rsid w:val="008544CD"/>
    <w:rsid w:val="00854703"/>
    <w:rsid w:val="00856CF0"/>
    <w:rsid w:val="00856FFD"/>
    <w:rsid w:val="00857945"/>
    <w:rsid w:val="00861808"/>
    <w:rsid w:val="008619BF"/>
    <w:rsid w:val="00863F2A"/>
    <w:rsid w:val="00864A51"/>
    <w:rsid w:val="00865BFD"/>
    <w:rsid w:val="008708AF"/>
    <w:rsid w:val="00870BBE"/>
    <w:rsid w:val="00871D24"/>
    <w:rsid w:val="00872A94"/>
    <w:rsid w:val="00873435"/>
    <w:rsid w:val="0087376B"/>
    <w:rsid w:val="0087519F"/>
    <w:rsid w:val="0087774E"/>
    <w:rsid w:val="008802F0"/>
    <w:rsid w:val="008806DD"/>
    <w:rsid w:val="0088195D"/>
    <w:rsid w:val="00884787"/>
    <w:rsid w:val="00884C2D"/>
    <w:rsid w:val="00886133"/>
    <w:rsid w:val="00886617"/>
    <w:rsid w:val="00892BDD"/>
    <w:rsid w:val="008933A7"/>
    <w:rsid w:val="0089471B"/>
    <w:rsid w:val="008A01E9"/>
    <w:rsid w:val="008A09D3"/>
    <w:rsid w:val="008A1483"/>
    <w:rsid w:val="008A2241"/>
    <w:rsid w:val="008A490C"/>
    <w:rsid w:val="008A5A3F"/>
    <w:rsid w:val="008A606D"/>
    <w:rsid w:val="008B00CA"/>
    <w:rsid w:val="008B2040"/>
    <w:rsid w:val="008B209D"/>
    <w:rsid w:val="008B4208"/>
    <w:rsid w:val="008B461D"/>
    <w:rsid w:val="008C449B"/>
    <w:rsid w:val="008C5A79"/>
    <w:rsid w:val="008C6BA8"/>
    <w:rsid w:val="008D0A96"/>
    <w:rsid w:val="008D6140"/>
    <w:rsid w:val="008E3E23"/>
    <w:rsid w:val="008E714D"/>
    <w:rsid w:val="008E7F64"/>
    <w:rsid w:val="008F01B8"/>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C1A"/>
    <w:rsid w:val="00917F99"/>
    <w:rsid w:val="009228F0"/>
    <w:rsid w:val="00924483"/>
    <w:rsid w:val="009250B9"/>
    <w:rsid w:val="00926397"/>
    <w:rsid w:val="00930116"/>
    <w:rsid w:val="00931914"/>
    <w:rsid w:val="00933273"/>
    <w:rsid w:val="009336E4"/>
    <w:rsid w:val="009403A7"/>
    <w:rsid w:val="009412C6"/>
    <w:rsid w:val="0094169C"/>
    <w:rsid w:val="00941B50"/>
    <w:rsid w:val="00941C83"/>
    <w:rsid w:val="0094242F"/>
    <w:rsid w:val="0094252E"/>
    <w:rsid w:val="0094328F"/>
    <w:rsid w:val="0094344E"/>
    <w:rsid w:val="00943C27"/>
    <w:rsid w:val="00945292"/>
    <w:rsid w:val="00945944"/>
    <w:rsid w:val="00946103"/>
    <w:rsid w:val="009505A7"/>
    <w:rsid w:val="0095084C"/>
    <w:rsid w:val="009514AC"/>
    <w:rsid w:val="00951723"/>
    <w:rsid w:val="00951DB8"/>
    <w:rsid w:val="009544CE"/>
    <w:rsid w:val="00954765"/>
    <w:rsid w:val="00954974"/>
    <w:rsid w:val="00955C56"/>
    <w:rsid w:val="00962496"/>
    <w:rsid w:val="00964E46"/>
    <w:rsid w:val="00965C35"/>
    <w:rsid w:val="00966E22"/>
    <w:rsid w:val="00967BE7"/>
    <w:rsid w:val="00972A41"/>
    <w:rsid w:val="009737C5"/>
    <w:rsid w:val="00973FD7"/>
    <w:rsid w:val="00974CBD"/>
    <w:rsid w:val="0097615A"/>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7391"/>
    <w:rsid w:val="009A00F8"/>
    <w:rsid w:val="009A1E1E"/>
    <w:rsid w:val="009A28CD"/>
    <w:rsid w:val="009A2EE5"/>
    <w:rsid w:val="009A352A"/>
    <w:rsid w:val="009A4A2D"/>
    <w:rsid w:val="009A4CCA"/>
    <w:rsid w:val="009A6069"/>
    <w:rsid w:val="009A7DFD"/>
    <w:rsid w:val="009B023A"/>
    <w:rsid w:val="009B0816"/>
    <w:rsid w:val="009B169B"/>
    <w:rsid w:val="009B1DCA"/>
    <w:rsid w:val="009B1E15"/>
    <w:rsid w:val="009B4E1A"/>
    <w:rsid w:val="009B657D"/>
    <w:rsid w:val="009B7CDA"/>
    <w:rsid w:val="009C290D"/>
    <w:rsid w:val="009C2E10"/>
    <w:rsid w:val="009C67B9"/>
    <w:rsid w:val="009C77B1"/>
    <w:rsid w:val="009D021C"/>
    <w:rsid w:val="009D35DE"/>
    <w:rsid w:val="009D39C6"/>
    <w:rsid w:val="009D415B"/>
    <w:rsid w:val="009D4D15"/>
    <w:rsid w:val="009D53B8"/>
    <w:rsid w:val="009D55BC"/>
    <w:rsid w:val="009D5AF1"/>
    <w:rsid w:val="009D72F7"/>
    <w:rsid w:val="009E1E66"/>
    <w:rsid w:val="009E2329"/>
    <w:rsid w:val="009E2EFA"/>
    <w:rsid w:val="009E468F"/>
    <w:rsid w:val="009E4BCB"/>
    <w:rsid w:val="009E4E7F"/>
    <w:rsid w:val="009F001E"/>
    <w:rsid w:val="009F0B7C"/>
    <w:rsid w:val="009F1A80"/>
    <w:rsid w:val="009F23F0"/>
    <w:rsid w:val="009F4246"/>
    <w:rsid w:val="009F46FC"/>
    <w:rsid w:val="009F4D74"/>
    <w:rsid w:val="009F5178"/>
    <w:rsid w:val="009F589A"/>
    <w:rsid w:val="009F5D46"/>
    <w:rsid w:val="009F6B8B"/>
    <w:rsid w:val="009F72A4"/>
    <w:rsid w:val="00A00789"/>
    <w:rsid w:val="00A0136A"/>
    <w:rsid w:val="00A01E0A"/>
    <w:rsid w:val="00A02553"/>
    <w:rsid w:val="00A026A9"/>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3FA2"/>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708D7"/>
    <w:rsid w:val="00A71704"/>
    <w:rsid w:val="00A72881"/>
    <w:rsid w:val="00A743A5"/>
    <w:rsid w:val="00A748A4"/>
    <w:rsid w:val="00A75EEA"/>
    <w:rsid w:val="00A7635E"/>
    <w:rsid w:val="00A81114"/>
    <w:rsid w:val="00A811CE"/>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77C6C"/>
    <w:rsid w:val="00B80BCB"/>
    <w:rsid w:val="00B8244C"/>
    <w:rsid w:val="00B834F8"/>
    <w:rsid w:val="00B839F7"/>
    <w:rsid w:val="00B84B6D"/>
    <w:rsid w:val="00B84DCD"/>
    <w:rsid w:val="00B858CB"/>
    <w:rsid w:val="00B90993"/>
    <w:rsid w:val="00B93FFD"/>
    <w:rsid w:val="00B9447C"/>
    <w:rsid w:val="00B95499"/>
    <w:rsid w:val="00B96B7B"/>
    <w:rsid w:val="00B96B8D"/>
    <w:rsid w:val="00BA0C20"/>
    <w:rsid w:val="00BA12B5"/>
    <w:rsid w:val="00BA2AC5"/>
    <w:rsid w:val="00BA3138"/>
    <w:rsid w:val="00BA329A"/>
    <w:rsid w:val="00BA410C"/>
    <w:rsid w:val="00BA6644"/>
    <w:rsid w:val="00BB2C80"/>
    <w:rsid w:val="00BC2D93"/>
    <w:rsid w:val="00BC3654"/>
    <w:rsid w:val="00BC38C5"/>
    <w:rsid w:val="00BC3CE1"/>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5DD3"/>
    <w:rsid w:val="00BE5F4B"/>
    <w:rsid w:val="00BE71B9"/>
    <w:rsid w:val="00BF00E2"/>
    <w:rsid w:val="00BF0603"/>
    <w:rsid w:val="00BF1B8E"/>
    <w:rsid w:val="00BF3610"/>
    <w:rsid w:val="00BF3D35"/>
    <w:rsid w:val="00BF3EB2"/>
    <w:rsid w:val="00BF437C"/>
    <w:rsid w:val="00BF450B"/>
    <w:rsid w:val="00BF4CBD"/>
    <w:rsid w:val="00BF598D"/>
    <w:rsid w:val="00BF7F33"/>
    <w:rsid w:val="00C00D89"/>
    <w:rsid w:val="00C011C0"/>
    <w:rsid w:val="00C0153D"/>
    <w:rsid w:val="00C0286D"/>
    <w:rsid w:val="00C032B4"/>
    <w:rsid w:val="00C04163"/>
    <w:rsid w:val="00C04B81"/>
    <w:rsid w:val="00C11FB8"/>
    <w:rsid w:val="00C133DC"/>
    <w:rsid w:val="00C141FA"/>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7694"/>
    <w:rsid w:val="00C67BA0"/>
    <w:rsid w:val="00C70DAF"/>
    <w:rsid w:val="00C70DD8"/>
    <w:rsid w:val="00C71DD9"/>
    <w:rsid w:val="00C71EF9"/>
    <w:rsid w:val="00C72A33"/>
    <w:rsid w:val="00C73AE0"/>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2F7E"/>
    <w:rsid w:val="00C95289"/>
    <w:rsid w:val="00C95FC0"/>
    <w:rsid w:val="00C96A9E"/>
    <w:rsid w:val="00CA0021"/>
    <w:rsid w:val="00CA002C"/>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D9B"/>
    <w:rsid w:val="00CB409E"/>
    <w:rsid w:val="00CB4EF5"/>
    <w:rsid w:val="00CB56BA"/>
    <w:rsid w:val="00CB5793"/>
    <w:rsid w:val="00CB5D4A"/>
    <w:rsid w:val="00CB5EA8"/>
    <w:rsid w:val="00CB62EF"/>
    <w:rsid w:val="00CB6C2D"/>
    <w:rsid w:val="00CB7900"/>
    <w:rsid w:val="00CC06E1"/>
    <w:rsid w:val="00CC09AB"/>
    <w:rsid w:val="00CC1985"/>
    <w:rsid w:val="00CC1D3F"/>
    <w:rsid w:val="00CC2A06"/>
    <w:rsid w:val="00CC3083"/>
    <w:rsid w:val="00CC6A3B"/>
    <w:rsid w:val="00CC6BB9"/>
    <w:rsid w:val="00CD09D6"/>
    <w:rsid w:val="00CD2775"/>
    <w:rsid w:val="00CD2A72"/>
    <w:rsid w:val="00CD345B"/>
    <w:rsid w:val="00CD3C2F"/>
    <w:rsid w:val="00CD3F2A"/>
    <w:rsid w:val="00CE05B7"/>
    <w:rsid w:val="00CE14EE"/>
    <w:rsid w:val="00CE1C10"/>
    <w:rsid w:val="00CE2FCC"/>
    <w:rsid w:val="00CE4B67"/>
    <w:rsid w:val="00CE5AC0"/>
    <w:rsid w:val="00CE6208"/>
    <w:rsid w:val="00CE6BC6"/>
    <w:rsid w:val="00CF128B"/>
    <w:rsid w:val="00CF1CE4"/>
    <w:rsid w:val="00CF2CAD"/>
    <w:rsid w:val="00CF3140"/>
    <w:rsid w:val="00CF32BE"/>
    <w:rsid w:val="00CF5638"/>
    <w:rsid w:val="00CF5F9B"/>
    <w:rsid w:val="00CF69D5"/>
    <w:rsid w:val="00CF79A7"/>
    <w:rsid w:val="00CF7FC8"/>
    <w:rsid w:val="00D03AB2"/>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77"/>
    <w:rsid w:val="00D2630E"/>
    <w:rsid w:val="00D264E5"/>
    <w:rsid w:val="00D2705F"/>
    <w:rsid w:val="00D320EC"/>
    <w:rsid w:val="00D32903"/>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57F1"/>
    <w:rsid w:val="00D55B7E"/>
    <w:rsid w:val="00D601D3"/>
    <w:rsid w:val="00D6110A"/>
    <w:rsid w:val="00D620C1"/>
    <w:rsid w:val="00D6216A"/>
    <w:rsid w:val="00D62BF0"/>
    <w:rsid w:val="00D6464F"/>
    <w:rsid w:val="00D662C1"/>
    <w:rsid w:val="00D67AA3"/>
    <w:rsid w:val="00D73438"/>
    <w:rsid w:val="00D759F5"/>
    <w:rsid w:val="00D75EEE"/>
    <w:rsid w:val="00D760D1"/>
    <w:rsid w:val="00D77844"/>
    <w:rsid w:val="00D77BC3"/>
    <w:rsid w:val="00D77FCE"/>
    <w:rsid w:val="00D80579"/>
    <w:rsid w:val="00D8148B"/>
    <w:rsid w:val="00D82053"/>
    <w:rsid w:val="00D833F3"/>
    <w:rsid w:val="00D84398"/>
    <w:rsid w:val="00D84C34"/>
    <w:rsid w:val="00D8560C"/>
    <w:rsid w:val="00D866E4"/>
    <w:rsid w:val="00D875B0"/>
    <w:rsid w:val="00D90AD5"/>
    <w:rsid w:val="00D917EE"/>
    <w:rsid w:val="00D92149"/>
    <w:rsid w:val="00D9618E"/>
    <w:rsid w:val="00D96BF4"/>
    <w:rsid w:val="00D97768"/>
    <w:rsid w:val="00D97C62"/>
    <w:rsid w:val="00DA08DB"/>
    <w:rsid w:val="00DA0A37"/>
    <w:rsid w:val="00DA1324"/>
    <w:rsid w:val="00DA1ADC"/>
    <w:rsid w:val="00DA2164"/>
    <w:rsid w:val="00DA2C3E"/>
    <w:rsid w:val="00DA4349"/>
    <w:rsid w:val="00DA4CBC"/>
    <w:rsid w:val="00DA6A0C"/>
    <w:rsid w:val="00DB03E9"/>
    <w:rsid w:val="00DB0B35"/>
    <w:rsid w:val="00DB11ED"/>
    <w:rsid w:val="00DB39E4"/>
    <w:rsid w:val="00DB4E69"/>
    <w:rsid w:val="00DB582B"/>
    <w:rsid w:val="00DB7636"/>
    <w:rsid w:val="00DC0295"/>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FA1"/>
    <w:rsid w:val="00DF2DB5"/>
    <w:rsid w:val="00DF51A6"/>
    <w:rsid w:val="00DF54BF"/>
    <w:rsid w:val="00DF7452"/>
    <w:rsid w:val="00DF7DD7"/>
    <w:rsid w:val="00E00E94"/>
    <w:rsid w:val="00E0159E"/>
    <w:rsid w:val="00E02A17"/>
    <w:rsid w:val="00E03477"/>
    <w:rsid w:val="00E06C8D"/>
    <w:rsid w:val="00E07E5D"/>
    <w:rsid w:val="00E1265F"/>
    <w:rsid w:val="00E13220"/>
    <w:rsid w:val="00E13CB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3F1"/>
    <w:rsid w:val="00E61F82"/>
    <w:rsid w:val="00E63972"/>
    <w:rsid w:val="00E63D29"/>
    <w:rsid w:val="00E64608"/>
    <w:rsid w:val="00E64F48"/>
    <w:rsid w:val="00E65571"/>
    <w:rsid w:val="00E66FFD"/>
    <w:rsid w:val="00E67067"/>
    <w:rsid w:val="00E67476"/>
    <w:rsid w:val="00E674A3"/>
    <w:rsid w:val="00E67A60"/>
    <w:rsid w:val="00E70DA7"/>
    <w:rsid w:val="00E71425"/>
    <w:rsid w:val="00E71BF0"/>
    <w:rsid w:val="00E71ED2"/>
    <w:rsid w:val="00E7225A"/>
    <w:rsid w:val="00E72FF3"/>
    <w:rsid w:val="00E74224"/>
    <w:rsid w:val="00E74574"/>
    <w:rsid w:val="00E803CD"/>
    <w:rsid w:val="00E81D3E"/>
    <w:rsid w:val="00E829DC"/>
    <w:rsid w:val="00E82FA5"/>
    <w:rsid w:val="00E84373"/>
    <w:rsid w:val="00E84739"/>
    <w:rsid w:val="00E8526A"/>
    <w:rsid w:val="00E8526B"/>
    <w:rsid w:val="00E85CA6"/>
    <w:rsid w:val="00E85CAD"/>
    <w:rsid w:val="00E86EEE"/>
    <w:rsid w:val="00E90D99"/>
    <w:rsid w:val="00E9134B"/>
    <w:rsid w:val="00E91D7D"/>
    <w:rsid w:val="00E926CB"/>
    <w:rsid w:val="00E94397"/>
    <w:rsid w:val="00E94931"/>
    <w:rsid w:val="00E94A5C"/>
    <w:rsid w:val="00E955B0"/>
    <w:rsid w:val="00E96D1C"/>
    <w:rsid w:val="00E9770C"/>
    <w:rsid w:val="00EA22B1"/>
    <w:rsid w:val="00EA35EB"/>
    <w:rsid w:val="00EA439A"/>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AA9"/>
    <w:rsid w:val="00EE1623"/>
    <w:rsid w:val="00EE20FC"/>
    <w:rsid w:val="00EE24E7"/>
    <w:rsid w:val="00EE3511"/>
    <w:rsid w:val="00EE5B03"/>
    <w:rsid w:val="00EE5E53"/>
    <w:rsid w:val="00EE7FC3"/>
    <w:rsid w:val="00EF2388"/>
    <w:rsid w:val="00EF2FB0"/>
    <w:rsid w:val="00EF3984"/>
    <w:rsid w:val="00EF3FEC"/>
    <w:rsid w:val="00EF54E3"/>
    <w:rsid w:val="00EF610D"/>
    <w:rsid w:val="00EF6B23"/>
    <w:rsid w:val="00F018E3"/>
    <w:rsid w:val="00F01B93"/>
    <w:rsid w:val="00F044EF"/>
    <w:rsid w:val="00F05AC7"/>
    <w:rsid w:val="00F066D4"/>
    <w:rsid w:val="00F06AB9"/>
    <w:rsid w:val="00F06E78"/>
    <w:rsid w:val="00F103C9"/>
    <w:rsid w:val="00F126EA"/>
    <w:rsid w:val="00F14DE3"/>
    <w:rsid w:val="00F158C2"/>
    <w:rsid w:val="00F1649E"/>
    <w:rsid w:val="00F21BC2"/>
    <w:rsid w:val="00F229EE"/>
    <w:rsid w:val="00F22BDE"/>
    <w:rsid w:val="00F22E2C"/>
    <w:rsid w:val="00F24888"/>
    <w:rsid w:val="00F2558F"/>
    <w:rsid w:val="00F26672"/>
    <w:rsid w:val="00F26EC0"/>
    <w:rsid w:val="00F27175"/>
    <w:rsid w:val="00F30C1C"/>
    <w:rsid w:val="00F3173F"/>
    <w:rsid w:val="00F31CE5"/>
    <w:rsid w:val="00F33656"/>
    <w:rsid w:val="00F338B7"/>
    <w:rsid w:val="00F33F65"/>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57D4"/>
    <w:rsid w:val="00F86103"/>
    <w:rsid w:val="00F87382"/>
    <w:rsid w:val="00F875C4"/>
    <w:rsid w:val="00F90F2F"/>
    <w:rsid w:val="00F92BDB"/>
    <w:rsid w:val="00F9387A"/>
    <w:rsid w:val="00F9407B"/>
    <w:rsid w:val="00F94EF5"/>
    <w:rsid w:val="00FA072F"/>
    <w:rsid w:val="00FA159C"/>
    <w:rsid w:val="00FA21AB"/>
    <w:rsid w:val="00FA48F1"/>
    <w:rsid w:val="00FA7B11"/>
    <w:rsid w:val="00FB05FE"/>
    <w:rsid w:val="00FB14E7"/>
    <w:rsid w:val="00FB2C88"/>
    <w:rsid w:val="00FB46F7"/>
    <w:rsid w:val="00FB6A7B"/>
    <w:rsid w:val="00FB7006"/>
    <w:rsid w:val="00FB7DDA"/>
    <w:rsid w:val="00FC009C"/>
    <w:rsid w:val="00FC0E46"/>
    <w:rsid w:val="00FC19C9"/>
    <w:rsid w:val="00FC3DA4"/>
    <w:rsid w:val="00FC3DBF"/>
    <w:rsid w:val="00FC6B48"/>
    <w:rsid w:val="00FD04F6"/>
    <w:rsid w:val="00FD15B5"/>
    <w:rsid w:val="00FD212D"/>
    <w:rsid w:val="00FD391E"/>
    <w:rsid w:val="00FD4AB2"/>
    <w:rsid w:val="00FD4CFD"/>
    <w:rsid w:val="00FD525D"/>
    <w:rsid w:val="00FD62A9"/>
    <w:rsid w:val="00FE2C38"/>
    <w:rsid w:val="00FE3456"/>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timeanddate.com/"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4.xml><?xml version="1.0" encoding="utf-8"?>
<ds:datastoreItem xmlns:ds="http://schemas.openxmlformats.org/officeDocument/2006/customXml" ds:itemID="{8C791FED-F77F-4A7B-9A33-D66A2B7F8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Pages>
  <Words>20725</Words>
  <Characters>118136</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Healy, Stephen</cp:lastModifiedBy>
  <cp:revision>4</cp:revision>
  <dcterms:created xsi:type="dcterms:W3CDTF">2022-04-14T21:07:00Z</dcterms:created>
  <dcterms:modified xsi:type="dcterms:W3CDTF">2022-04-14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jEXi04L"/&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